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 xml:space="preserve">Warszawa </w:t>
      </w:r>
      <w:proofErr w:type="gramStart"/>
      <w:r>
        <w:t>20….</w:t>
      </w:r>
      <w:proofErr w:type="gramEnd"/>
      <w:r>
        <w:t>.</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49CE781C" w14:textId="77777777" w:rsidR="004625B6" w:rsidRPr="00993C19" w:rsidRDefault="00B66FEA">
      <w:pPr>
        <w:pStyle w:val="TOC1"/>
        <w:rPr>
          <w:rFonts w:ascii="Calibri" w:hAnsi="Calibri"/>
          <w:b w:val="0"/>
          <w:noProof/>
          <w:sz w:val="22"/>
          <w:szCs w:val="22"/>
          <w:lang w:val="en-GB" w:eastAsia="en-GB"/>
        </w:rPr>
      </w:pPr>
      <w:r>
        <w:fldChar w:fldCharType="begin"/>
      </w:r>
      <w:r>
        <w:instrText xml:space="preserve"> TOC \o "1-4" \h \z \u </w:instrText>
      </w:r>
      <w:r>
        <w:fldChar w:fldCharType="separate"/>
      </w:r>
      <w:hyperlink w:anchor="_Toc129626848" w:history="1">
        <w:r w:rsidR="004625B6" w:rsidRPr="00590CAF">
          <w:rPr>
            <w:rStyle w:val="Hyperlink"/>
            <w:noProof/>
          </w:rPr>
          <w:t>Wstęp</w:t>
        </w:r>
        <w:r w:rsidR="004625B6">
          <w:rPr>
            <w:noProof/>
            <w:webHidden/>
          </w:rPr>
          <w:tab/>
        </w:r>
        <w:r w:rsidR="004625B6">
          <w:rPr>
            <w:noProof/>
            <w:webHidden/>
          </w:rPr>
          <w:fldChar w:fldCharType="begin"/>
        </w:r>
        <w:r w:rsidR="004625B6">
          <w:rPr>
            <w:noProof/>
            <w:webHidden/>
          </w:rPr>
          <w:instrText xml:space="preserve"> PAGEREF _Toc129626848 \h </w:instrText>
        </w:r>
        <w:r w:rsidR="004625B6">
          <w:rPr>
            <w:noProof/>
            <w:webHidden/>
          </w:rPr>
        </w:r>
        <w:r w:rsidR="004625B6">
          <w:rPr>
            <w:noProof/>
            <w:webHidden/>
          </w:rPr>
          <w:fldChar w:fldCharType="separate"/>
        </w:r>
        <w:r w:rsidR="004625B6">
          <w:rPr>
            <w:noProof/>
            <w:webHidden/>
          </w:rPr>
          <w:t>6</w:t>
        </w:r>
        <w:r w:rsidR="004625B6">
          <w:rPr>
            <w:noProof/>
            <w:webHidden/>
          </w:rPr>
          <w:fldChar w:fldCharType="end"/>
        </w:r>
      </w:hyperlink>
    </w:p>
    <w:p w14:paraId="10E2AAB8"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49" w:history="1">
        <w:r w:rsidR="004625B6" w:rsidRPr="00590CAF">
          <w:rPr>
            <w:rStyle w:val="Hyperlink"/>
            <w:caps/>
            <w:noProof/>
          </w:rPr>
          <w:t>Rozdział I.</w:t>
        </w:r>
        <w:r w:rsidR="004625B6" w:rsidRPr="00993C19">
          <w:rPr>
            <w:rFonts w:ascii="Calibri" w:hAnsi="Calibri"/>
            <w:b w:val="0"/>
            <w:noProof/>
            <w:sz w:val="22"/>
            <w:szCs w:val="22"/>
            <w:lang w:val="en-GB" w:eastAsia="en-GB"/>
          </w:rPr>
          <w:tab/>
        </w:r>
        <w:r w:rsidR="004625B6" w:rsidRPr="00590CAF">
          <w:rPr>
            <w:rStyle w:val="Hyperlink"/>
            <w:noProof/>
          </w:rPr>
          <w:t>Historia i przegląd literatury</w:t>
        </w:r>
        <w:r w:rsidR="004625B6">
          <w:rPr>
            <w:noProof/>
            <w:webHidden/>
          </w:rPr>
          <w:tab/>
        </w:r>
        <w:r w:rsidR="004625B6">
          <w:rPr>
            <w:noProof/>
            <w:webHidden/>
          </w:rPr>
          <w:fldChar w:fldCharType="begin"/>
        </w:r>
        <w:r w:rsidR="004625B6">
          <w:rPr>
            <w:noProof/>
            <w:webHidden/>
          </w:rPr>
          <w:instrText xml:space="preserve"> PAGEREF _Toc129626849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2BC1D39" w14:textId="77777777" w:rsidR="004625B6" w:rsidRPr="00993C19" w:rsidRDefault="00000000">
      <w:pPr>
        <w:pStyle w:val="TOC2"/>
        <w:rPr>
          <w:rFonts w:ascii="Calibri" w:hAnsi="Calibri"/>
          <w:noProof/>
          <w:sz w:val="22"/>
          <w:szCs w:val="22"/>
          <w:lang w:val="en-GB" w:eastAsia="en-GB"/>
        </w:rPr>
      </w:pPr>
      <w:hyperlink w:anchor="_Toc129626850" w:history="1">
        <w:r w:rsidR="004625B6" w:rsidRPr="00590CAF">
          <w:rPr>
            <w:rStyle w:val="Hyperlink"/>
            <w:noProof/>
          </w:rPr>
          <w:t>I.1</w:t>
        </w:r>
        <w:r w:rsidR="004625B6" w:rsidRPr="00993C19">
          <w:rPr>
            <w:rFonts w:ascii="Calibri" w:hAnsi="Calibri"/>
            <w:noProof/>
            <w:sz w:val="22"/>
            <w:szCs w:val="22"/>
            <w:lang w:val="en-GB" w:eastAsia="en-GB"/>
          </w:rPr>
          <w:tab/>
        </w:r>
        <w:r w:rsidR="004625B6" w:rsidRPr="00590CAF">
          <w:rPr>
            <w:rStyle w:val="Hyperlink"/>
            <w:noProof/>
          </w:rPr>
          <w:t>Znaki drogowe i rozwój pojazdów autonomicznych</w:t>
        </w:r>
        <w:r w:rsidR="004625B6">
          <w:rPr>
            <w:noProof/>
            <w:webHidden/>
          </w:rPr>
          <w:tab/>
        </w:r>
        <w:r w:rsidR="004625B6">
          <w:rPr>
            <w:noProof/>
            <w:webHidden/>
          </w:rPr>
          <w:fldChar w:fldCharType="begin"/>
        </w:r>
        <w:r w:rsidR="004625B6">
          <w:rPr>
            <w:noProof/>
            <w:webHidden/>
          </w:rPr>
          <w:instrText xml:space="preserve"> PAGEREF _Toc129626850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5B9FF61" w14:textId="77777777" w:rsidR="004625B6" w:rsidRPr="00993C19" w:rsidRDefault="00000000">
      <w:pPr>
        <w:pStyle w:val="TOC2"/>
        <w:rPr>
          <w:rFonts w:ascii="Calibri" w:hAnsi="Calibri"/>
          <w:noProof/>
          <w:sz w:val="22"/>
          <w:szCs w:val="22"/>
          <w:lang w:val="en-GB" w:eastAsia="en-GB"/>
        </w:rPr>
      </w:pPr>
      <w:hyperlink w:anchor="_Toc129626851" w:history="1">
        <w:r w:rsidR="004625B6" w:rsidRPr="00590CAF">
          <w:rPr>
            <w:rStyle w:val="Hyperlink"/>
            <w:noProof/>
          </w:rPr>
          <w:t>I.2</w:t>
        </w:r>
        <w:r w:rsidR="004625B6" w:rsidRPr="00993C19">
          <w:rPr>
            <w:rFonts w:ascii="Calibri" w:hAnsi="Calibri"/>
            <w:noProof/>
            <w:sz w:val="22"/>
            <w:szCs w:val="22"/>
            <w:lang w:val="en-GB" w:eastAsia="en-GB"/>
          </w:rPr>
          <w:tab/>
        </w:r>
        <w:r w:rsidR="004625B6" w:rsidRPr="00590CAF">
          <w:rPr>
            <w:rStyle w:val="Hyperlink"/>
            <w:noProof/>
          </w:rPr>
          <w:t>Rozwój Computer Vision i konwolucyjnych sieci neuronowych</w:t>
        </w:r>
        <w:r w:rsidR="004625B6">
          <w:rPr>
            <w:noProof/>
            <w:webHidden/>
          </w:rPr>
          <w:tab/>
        </w:r>
        <w:r w:rsidR="004625B6">
          <w:rPr>
            <w:noProof/>
            <w:webHidden/>
          </w:rPr>
          <w:fldChar w:fldCharType="begin"/>
        </w:r>
        <w:r w:rsidR="004625B6">
          <w:rPr>
            <w:noProof/>
            <w:webHidden/>
          </w:rPr>
          <w:instrText xml:space="preserve"> PAGEREF _Toc129626851 \h </w:instrText>
        </w:r>
        <w:r w:rsidR="004625B6">
          <w:rPr>
            <w:noProof/>
            <w:webHidden/>
          </w:rPr>
        </w:r>
        <w:r w:rsidR="004625B6">
          <w:rPr>
            <w:noProof/>
            <w:webHidden/>
          </w:rPr>
          <w:fldChar w:fldCharType="separate"/>
        </w:r>
        <w:r w:rsidR="004625B6">
          <w:rPr>
            <w:noProof/>
            <w:webHidden/>
          </w:rPr>
          <w:t>11</w:t>
        </w:r>
        <w:r w:rsidR="004625B6">
          <w:rPr>
            <w:noProof/>
            <w:webHidden/>
          </w:rPr>
          <w:fldChar w:fldCharType="end"/>
        </w:r>
      </w:hyperlink>
    </w:p>
    <w:p w14:paraId="2B8706C1" w14:textId="77777777" w:rsidR="004625B6" w:rsidRPr="00993C19" w:rsidRDefault="00000000">
      <w:pPr>
        <w:pStyle w:val="TOC2"/>
        <w:rPr>
          <w:rFonts w:ascii="Calibri" w:hAnsi="Calibri"/>
          <w:noProof/>
          <w:sz w:val="22"/>
          <w:szCs w:val="22"/>
          <w:lang w:val="en-GB" w:eastAsia="en-GB"/>
        </w:rPr>
      </w:pPr>
      <w:hyperlink w:anchor="_Toc129626852" w:history="1">
        <w:r w:rsidR="004625B6" w:rsidRPr="00590CAF">
          <w:rPr>
            <w:rStyle w:val="Hyperlink"/>
            <w:noProof/>
          </w:rPr>
          <w:t>I.3</w:t>
        </w:r>
        <w:r w:rsidR="004625B6" w:rsidRPr="00993C19">
          <w:rPr>
            <w:rFonts w:ascii="Calibri" w:hAnsi="Calibri"/>
            <w:noProof/>
            <w:sz w:val="22"/>
            <w:szCs w:val="22"/>
            <w:lang w:val="en-GB" w:eastAsia="en-GB"/>
          </w:rPr>
          <w:tab/>
        </w:r>
        <w:r w:rsidR="004625B6" w:rsidRPr="00590CAF">
          <w:rPr>
            <w:rStyle w:val="Hyperlink"/>
            <w:noProof/>
          </w:rPr>
          <w:t>Nowoczesne CNN i ich implementacje w benchmarku GTSRB</w:t>
        </w:r>
        <w:r w:rsidR="004625B6">
          <w:rPr>
            <w:noProof/>
            <w:webHidden/>
          </w:rPr>
          <w:tab/>
        </w:r>
        <w:r w:rsidR="004625B6">
          <w:rPr>
            <w:noProof/>
            <w:webHidden/>
          </w:rPr>
          <w:fldChar w:fldCharType="begin"/>
        </w:r>
        <w:r w:rsidR="004625B6">
          <w:rPr>
            <w:noProof/>
            <w:webHidden/>
          </w:rPr>
          <w:instrText xml:space="preserve"> PAGEREF _Toc129626852 \h </w:instrText>
        </w:r>
        <w:r w:rsidR="004625B6">
          <w:rPr>
            <w:noProof/>
            <w:webHidden/>
          </w:rPr>
        </w:r>
        <w:r w:rsidR="004625B6">
          <w:rPr>
            <w:noProof/>
            <w:webHidden/>
          </w:rPr>
          <w:fldChar w:fldCharType="separate"/>
        </w:r>
        <w:r w:rsidR="004625B6">
          <w:rPr>
            <w:noProof/>
            <w:webHidden/>
          </w:rPr>
          <w:t>16</w:t>
        </w:r>
        <w:r w:rsidR="004625B6">
          <w:rPr>
            <w:noProof/>
            <w:webHidden/>
          </w:rPr>
          <w:fldChar w:fldCharType="end"/>
        </w:r>
      </w:hyperlink>
    </w:p>
    <w:p w14:paraId="761ADDC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53" w:history="1">
        <w:r w:rsidR="004625B6" w:rsidRPr="00590CAF">
          <w:rPr>
            <w:rStyle w:val="Hyperlink"/>
            <w:caps/>
            <w:noProof/>
            <w:lang w:val="en-US"/>
          </w:rPr>
          <w:t>Rozdział II.</w:t>
        </w:r>
        <w:r w:rsidR="004625B6" w:rsidRPr="00993C19">
          <w:rPr>
            <w:rFonts w:ascii="Calibri" w:hAnsi="Calibri"/>
            <w:b w:val="0"/>
            <w:noProof/>
            <w:sz w:val="22"/>
            <w:szCs w:val="22"/>
            <w:lang w:val="en-GB" w:eastAsia="en-GB"/>
          </w:rPr>
          <w:tab/>
        </w:r>
        <w:r w:rsidR="004625B6" w:rsidRPr="00590CAF">
          <w:rPr>
            <w:rStyle w:val="Hyperlink"/>
            <w:noProof/>
            <w:lang w:val="en-US"/>
          </w:rPr>
          <w:t>Definicja pojęć</w:t>
        </w:r>
        <w:r w:rsidR="004625B6">
          <w:rPr>
            <w:noProof/>
            <w:webHidden/>
          </w:rPr>
          <w:tab/>
        </w:r>
        <w:r w:rsidR="004625B6">
          <w:rPr>
            <w:noProof/>
            <w:webHidden/>
          </w:rPr>
          <w:fldChar w:fldCharType="begin"/>
        </w:r>
        <w:r w:rsidR="004625B6">
          <w:rPr>
            <w:noProof/>
            <w:webHidden/>
          </w:rPr>
          <w:instrText xml:space="preserve"> PAGEREF _Toc129626853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7FBACF97" w14:textId="77777777" w:rsidR="004625B6" w:rsidRPr="00993C19" w:rsidRDefault="00000000">
      <w:pPr>
        <w:pStyle w:val="TOC2"/>
        <w:rPr>
          <w:rFonts w:ascii="Calibri" w:hAnsi="Calibri"/>
          <w:noProof/>
          <w:sz w:val="22"/>
          <w:szCs w:val="22"/>
          <w:lang w:val="en-GB" w:eastAsia="en-GB"/>
        </w:rPr>
      </w:pPr>
      <w:hyperlink w:anchor="_Toc129626854" w:history="1">
        <w:r w:rsidR="004625B6" w:rsidRPr="00590CAF">
          <w:rPr>
            <w:rStyle w:val="Hyperlink"/>
            <w:noProof/>
            <w:lang w:val="en-US"/>
          </w:rPr>
          <w:t>II.1</w:t>
        </w:r>
        <w:r w:rsidR="004625B6" w:rsidRPr="00993C19">
          <w:rPr>
            <w:rFonts w:ascii="Calibri" w:hAnsi="Calibri"/>
            <w:noProof/>
            <w:sz w:val="22"/>
            <w:szCs w:val="22"/>
            <w:lang w:val="en-GB" w:eastAsia="en-GB"/>
          </w:rPr>
          <w:tab/>
        </w:r>
        <w:r w:rsidR="004625B6" w:rsidRPr="00590CAF">
          <w:rPr>
            <w:rStyle w:val="Hyperlink"/>
            <w:noProof/>
            <w:lang w:val="en-US"/>
          </w:rPr>
          <w:t>Lorem ipsum dolor sit amet</w:t>
        </w:r>
        <w:r w:rsidR="004625B6">
          <w:rPr>
            <w:noProof/>
            <w:webHidden/>
          </w:rPr>
          <w:tab/>
        </w:r>
        <w:r w:rsidR="004625B6">
          <w:rPr>
            <w:noProof/>
            <w:webHidden/>
          </w:rPr>
          <w:fldChar w:fldCharType="begin"/>
        </w:r>
        <w:r w:rsidR="004625B6">
          <w:rPr>
            <w:noProof/>
            <w:webHidden/>
          </w:rPr>
          <w:instrText xml:space="preserve"> PAGEREF _Toc129626854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3CBACBF7" w14:textId="77777777" w:rsidR="004625B6" w:rsidRPr="00993C19" w:rsidRDefault="00000000">
      <w:pPr>
        <w:pStyle w:val="TOC2"/>
        <w:rPr>
          <w:rFonts w:ascii="Calibri" w:hAnsi="Calibri"/>
          <w:noProof/>
          <w:sz w:val="22"/>
          <w:szCs w:val="22"/>
          <w:lang w:val="en-GB" w:eastAsia="en-GB"/>
        </w:rPr>
      </w:pPr>
      <w:hyperlink w:anchor="_Toc129626855" w:history="1">
        <w:r w:rsidR="004625B6" w:rsidRPr="00590CAF">
          <w:rPr>
            <w:rStyle w:val="Hyperlink"/>
            <w:noProof/>
            <w:lang w:val="en-US"/>
          </w:rPr>
          <w:t>II.2</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 adipisicing</w:t>
        </w:r>
        <w:r w:rsidR="004625B6">
          <w:rPr>
            <w:noProof/>
            <w:webHidden/>
          </w:rPr>
          <w:tab/>
        </w:r>
        <w:r w:rsidR="004625B6">
          <w:rPr>
            <w:noProof/>
            <w:webHidden/>
          </w:rPr>
          <w:fldChar w:fldCharType="begin"/>
        </w:r>
        <w:r w:rsidR="004625B6">
          <w:rPr>
            <w:noProof/>
            <w:webHidden/>
          </w:rPr>
          <w:instrText xml:space="preserve"> PAGEREF _Toc129626855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52FA329" w14:textId="77777777" w:rsidR="004625B6" w:rsidRPr="00993C19" w:rsidRDefault="00000000">
      <w:pPr>
        <w:pStyle w:val="TOC2"/>
        <w:rPr>
          <w:rFonts w:ascii="Calibri" w:hAnsi="Calibri"/>
          <w:noProof/>
          <w:sz w:val="22"/>
          <w:szCs w:val="22"/>
          <w:lang w:val="en-GB" w:eastAsia="en-GB"/>
        </w:rPr>
      </w:pPr>
      <w:hyperlink w:anchor="_Toc129626856" w:history="1">
        <w:r w:rsidR="004625B6" w:rsidRPr="00590CAF">
          <w:rPr>
            <w:rStyle w:val="Hyperlink"/>
            <w:noProof/>
            <w:lang w:val="en-US"/>
          </w:rPr>
          <w:t>II.3</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6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F935354" w14:textId="77777777" w:rsidR="004625B6" w:rsidRPr="00993C19" w:rsidRDefault="00000000">
      <w:pPr>
        <w:pStyle w:val="TOC4"/>
        <w:rPr>
          <w:rFonts w:ascii="Calibri" w:hAnsi="Calibri"/>
          <w:noProof/>
          <w:lang w:val="en-GB" w:eastAsia="en-GB"/>
        </w:rPr>
      </w:pPr>
      <w:hyperlink w:anchor="_Toc129626857" w:history="1">
        <w:r w:rsidR="004625B6" w:rsidRPr="00590CAF">
          <w:rPr>
            <w:rStyle w:val="Hyperlink"/>
            <w:noProof/>
            <w:lang w:val="en-US"/>
          </w:rPr>
          <w:t>II.3.1.1</w:t>
        </w:r>
        <w:r w:rsidR="004625B6" w:rsidRPr="00993C19">
          <w:rPr>
            <w:rFonts w:ascii="Calibri" w:hAnsi="Calibri"/>
            <w:noProof/>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7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01F0ABE4" w14:textId="77777777" w:rsidR="004625B6" w:rsidRPr="00993C19" w:rsidRDefault="00000000">
      <w:pPr>
        <w:pStyle w:val="TOC4"/>
        <w:rPr>
          <w:rFonts w:ascii="Calibri" w:hAnsi="Calibri"/>
          <w:noProof/>
          <w:lang w:val="en-GB" w:eastAsia="en-GB"/>
        </w:rPr>
      </w:pPr>
      <w:hyperlink w:anchor="_Toc129626858" w:history="1">
        <w:r w:rsidR="004625B6" w:rsidRPr="00590CAF">
          <w:rPr>
            <w:rStyle w:val="Hyperlink"/>
            <w:noProof/>
            <w:lang w:val="en-US"/>
          </w:rPr>
          <w:t>II.3.1.2</w:t>
        </w:r>
        <w:r w:rsidR="004625B6" w:rsidRPr="00993C19">
          <w:rPr>
            <w:rFonts w:ascii="Calibri" w:hAnsi="Calibri"/>
            <w:noProof/>
            <w:lang w:val="en-GB" w:eastAsia="en-GB"/>
          </w:rPr>
          <w:tab/>
        </w:r>
        <w:r w:rsidR="004625B6" w:rsidRPr="00590CAF">
          <w:rPr>
            <w:rStyle w:val="Hyperlink"/>
            <w:noProof/>
            <w:lang w:val="en-US"/>
          </w:rPr>
          <w:t>Lorem ipsum dolor sit amet, consectetur adipisicing elit</w:t>
        </w:r>
        <w:r w:rsidR="004625B6">
          <w:rPr>
            <w:noProof/>
            <w:webHidden/>
          </w:rPr>
          <w:tab/>
        </w:r>
        <w:r w:rsidR="004625B6">
          <w:rPr>
            <w:noProof/>
            <w:webHidden/>
          </w:rPr>
          <w:fldChar w:fldCharType="begin"/>
        </w:r>
        <w:r w:rsidR="004625B6">
          <w:rPr>
            <w:noProof/>
            <w:webHidden/>
          </w:rPr>
          <w:instrText xml:space="preserve"> PAGEREF _Toc129626858 \h </w:instrText>
        </w:r>
        <w:r w:rsidR="004625B6">
          <w:rPr>
            <w:noProof/>
            <w:webHidden/>
          </w:rPr>
        </w:r>
        <w:r w:rsidR="004625B6">
          <w:rPr>
            <w:noProof/>
            <w:webHidden/>
          </w:rPr>
          <w:fldChar w:fldCharType="separate"/>
        </w:r>
        <w:r w:rsidR="004625B6">
          <w:rPr>
            <w:noProof/>
            <w:webHidden/>
          </w:rPr>
          <w:t>24</w:t>
        </w:r>
        <w:r w:rsidR="004625B6">
          <w:rPr>
            <w:noProof/>
            <w:webHidden/>
          </w:rPr>
          <w:fldChar w:fldCharType="end"/>
        </w:r>
      </w:hyperlink>
    </w:p>
    <w:p w14:paraId="08FEEC60" w14:textId="77777777" w:rsidR="004625B6" w:rsidRPr="00993C19" w:rsidRDefault="00000000">
      <w:pPr>
        <w:pStyle w:val="TOC4"/>
        <w:rPr>
          <w:rFonts w:ascii="Calibri" w:hAnsi="Calibri"/>
          <w:noProof/>
          <w:lang w:val="en-GB" w:eastAsia="en-GB"/>
        </w:rPr>
      </w:pPr>
      <w:hyperlink w:anchor="_Toc129626859" w:history="1">
        <w:r w:rsidR="004625B6" w:rsidRPr="00590CAF">
          <w:rPr>
            <w:rStyle w:val="Hyperlink"/>
            <w:noProof/>
          </w:rPr>
          <w:t>II.3.1.3</w:t>
        </w:r>
        <w:r w:rsidR="004625B6" w:rsidRPr="00993C19">
          <w:rPr>
            <w:rFonts w:ascii="Calibri" w:hAnsi="Calibri"/>
            <w:noProof/>
            <w:lang w:val="en-GB" w:eastAsia="en-GB"/>
          </w:rPr>
          <w:tab/>
        </w:r>
        <w:r w:rsidR="004625B6" w:rsidRPr="00590CAF">
          <w:rPr>
            <w:rStyle w:val="Hyperlink"/>
            <w:noProof/>
          </w:rPr>
          <w:t>Onsectetur adipisicing eli</w:t>
        </w:r>
        <w:r w:rsidR="004625B6">
          <w:rPr>
            <w:noProof/>
            <w:webHidden/>
          </w:rPr>
          <w:tab/>
        </w:r>
        <w:r w:rsidR="004625B6">
          <w:rPr>
            <w:noProof/>
            <w:webHidden/>
          </w:rPr>
          <w:fldChar w:fldCharType="begin"/>
        </w:r>
        <w:r w:rsidR="004625B6">
          <w:rPr>
            <w:noProof/>
            <w:webHidden/>
          </w:rPr>
          <w:instrText xml:space="preserve"> PAGEREF _Toc129626859 \h </w:instrText>
        </w:r>
        <w:r w:rsidR="004625B6">
          <w:rPr>
            <w:noProof/>
            <w:webHidden/>
          </w:rPr>
        </w:r>
        <w:r w:rsidR="004625B6">
          <w:rPr>
            <w:noProof/>
            <w:webHidden/>
          </w:rPr>
          <w:fldChar w:fldCharType="separate"/>
        </w:r>
        <w:r w:rsidR="004625B6">
          <w:rPr>
            <w:noProof/>
            <w:webHidden/>
          </w:rPr>
          <w:t>25</w:t>
        </w:r>
        <w:r w:rsidR="004625B6">
          <w:rPr>
            <w:noProof/>
            <w:webHidden/>
          </w:rPr>
          <w:fldChar w:fldCharType="end"/>
        </w:r>
      </w:hyperlink>
    </w:p>
    <w:p w14:paraId="36BEC83D" w14:textId="77777777" w:rsidR="004625B6" w:rsidRPr="00993C19" w:rsidRDefault="00000000">
      <w:pPr>
        <w:pStyle w:val="TOC4"/>
        <w:rPr>
          <w:rFonts w:ascii="Calibri" w:hAnsi="Calibri"/>
          <w:noProof/>
          <w:lang w:val="en-GB" w:eastAsia="en-GB"/>
        </w:rPr>
      </w:pPr>
      <w:hyperlink w:anchor="_Toc129626860" w:history="1">
        <w:r w:rsidR="004625B6" w:rsidRPr="00590CAF">
          <w:rPr>
            <w:rStyle w:val="Hyperlink"/>
            <w:noProof/>
          </w:rPr>
          <w:t>II.3.1.4</w:t>
        </w:r>
        <w:r w:rsidR="004625B6" w:rsidRPr="00993C19">
          <w:rPr>
            <w:rFonts w:ascii="Calibri" w:hAnsi="Calibri"/>
            <w:noProof/>
            <w:lang w:val="en-GB" w:eastAsia="en-GB"/>
          </w:rPr>
          <w:tab/>
        </w:r>
        <w:r w:rsidR="004625B6" w:rsidRPr="00590CAF">
          <w:rPr>
            <w:rStyle w:val="Hyperlink"/>
            <w:noProof/>
          </w:rPr>
          <w:t>Aliquip ex ea commod</w:t>
        </w:r>
        <w:r w:rsidR="004625B6">
          <w:rPr>
            <w:noProof/>
            <w:webHidden/>
          </w:rPr>
          <w:tab/>
        </w:r>
        <w:r w:rsidR="004625B6">
          <w:rPr>
            <w:noProof/>
            <w:webHidden/>
          </w:rPr>
          <w:fldChar w:fldCharType="begin"/>
        </w:r>
        <w:r w:rsidR="004625B6">
          <w:rPr>
            <w:noProof/>
            <w:webHidden/>
          </w:rPr>
          <w:instrText xml:space="preserve"> PAGEREF _Toc129626860 \h </w:instrText>
        </w:r>
        <w:r w:rsidR="004625B6">
          <w:rPr>
            <w:noProof/>
            <w:webHidden/>
          </w:rPr>
        </w:r>
        <w:r w:rsidR="004625B6">
          <w:rPr>
            <w:noProof/>
            <w:webHidden/>
          </w:rPr>
          <w:fldChar w:fldCharType="separate"/>
        </w:r>
        <w:r w:rsidR="004625B6">
          <w:rPr>
            <w:noProof/>
            <w:webHidden/>
          </w:rPr>
          <w:t>26</w:t>
        </w:r>
        <w:r w:rsidR="004625B6">
          <w:rPr>
            <w:noProof/>
            <w:webHidden/>
          </w:rPr>
          <w:fldChar w:fldCharType="end"/>
        </w:r>
      </w:hyperlink>
    </w:p>
    <w:p w14:paraId="5014A0D2"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61" w:history="1">
        <w:r w:rsidR="004625B6" w:rsidRPr="00590CAF">
          <w:rPr>
            <w:rStyle w:val="Hyperlink"/>
            <w:caps/>
            <w:noProof/>
            <w:lang w:val="en-US"/>
          </w:rPr>
          <w:t>Rozdział III.</w:t>
        </w:r>
        <w:r w:rsidR="004625B6" w:rsidRPr="00993C19">
          <w:rPr>
            <w:rFonts w:ascii="Calibri" w:hAnsi="Calibri"/>
            <w:b w:val="0"/>
            <w:noProof/>
            <w:sz w:val="22"/>
            <w:szCs w:val="22"/>
            <w:lang w:val="en-GB" w:eastAsia="en-GB"/>
          </w:rPr>
          <w:tab/>
        </w:r>
        <w:r w:rsidR="004625B6" w:rsidRPr="00590CAF">
          <w:rPr>
            <w:rStyle w:val="Hyperlink"/>
            <w:noProof/>
            <w:lang w:val="en-US"/>
          </w:rPr>
          <w:t>Charakterystyka danych</w:t>
        </w:r>
        <w:r w:rsidR="004625B6">
          <w:rPr>
            <w:noProof/>
            <w:webHidden/>
          </w:rPr>
          <w:tab/>
        </w:r>
        <w:r w:rsidR="004625B6">
          <w:rPr>
            <w:noProof/>
            <w:webHidden/>
          </w:rPr>
          <w:fldChar w:fldCharType="begin"/>
        </w:r>
        <w:r w:rsidR="004625B6">
          <w:rPr>
            <w:noProof/>
            <w:webHidden/>
          </w:rPr>
          <w:instrText xml:space="preserve"> PAGEREF _Toc129626861 \h </w:instrText>
        </w:r>
        <w:r w:rsidR="004625B6">
          <w:rPr>
            <w:noProof/>
            <w:webHidden/>
          </w:rPr>
        </w:r>
        <w:r w:rsidR="004625B6">
          <w:rPr>
            <w:noProof/>
            <w:webHidden/>
          </w:rPr>
          <w:fldChar w:fldCharType="separate"/>
        </w:r>
        <w:r w:rsidR="004625B6">
          <w:rPr>
            <w:noProof/>
            <w:webHidden/>
          </w:rPr>
          <w:t>27</w:t>
        </w:r>
        <w:r w:rsidR="004625B6">
          <w:rPr>
            <w:noProof/>
            <w:webHidden/>
          </w:rPr>
          <w:fldChar w:fldCharType="end"/>
        </w:r>
      </w:hyperlink>
    </w:p>
    <w:p w14:paraId="426A6C95" w14:textId="77777777" w:rsidR="004625B6" w:rsidRPr="00993C19" w:rsidRDefault="00000000">
      <w:pPr>
        <w:pStyle w:val="TOC2"/>
        <w:rPr>
          <w:rFonts w:ascii="Calibri" w:hAnsi="Calibri"/>
          <w:noProof/>
          <w:sz w:val="22"/>
          <w:szCs w:val="22"/>
          <w:lang w:val="en-GB" w:eastAsia="en-GB"/>
        </w:rPr>
      </w:pPr>
      <w:hyperlink w:anchor="_Toc129626862" w:history="1">
        <w:r w:rsidR="004625B6" w:rsidRPr="00590CAF">
          <w:rPr>
            <w:rStyle w:val="Hyperlink"/>
            <w:noProof/>
          </w:rPr>
          <w:t>III.1</w:t>
        </w:r>
        <w:r w:rsidR="004625B6" w:rsidRPr="00993C19">
          <w:rPr>
            <w:rFonts w:ascii="Calibri" w:hAnsi="Calibri"/>
            <w:noProof/>
            <w:sz w:val="22"/>
            <w:szCs w:val="22"/>
            <w:lang w:val="en-GB" w:eastAsia="en-GB"/>
          </w:rPr>
          <w:tab/>
        </w:r>
        <w:r w:rsidR="004625B6" w:rsidRPr="00590CAF">
          <w:rPr>
            <w:rStyle w:val="Hyperlink"/>
            <w:noProof/>
          </w:rPr>
          <w:t>Exercitation ullamco</w:t>
        </w:r>
        <w:r w:rsidR="004625B6">
          <w:rPr>
            <w:noProof/>
            <w:webHidden/>
          </w:rPr>
          <w:tab/>
        </w:r>
        <w:r w:rsidR="004625B6">
          <w:rPr>
            <w:noProof/>
            <w:webHidden/>
          </w:rPr>
          <w:fldChar w:fldCharType="begin"/>
        </w:r>
        <w:r w:rsidR="004625B6">
          <w:rPr>
            <w:noProof/>
            <w:webHidden/>
          </w:rPr>
          <w:instrText xml:space="preserve"> PAGEREF _Toc129626862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07D4773C" w14:textId="77777777" w:rsidR="004625B6" w:rsidRPr="00993C19" w:rsidRDefault="00000000">
      <w:pPr>
        <w:pStyle w:val="TOC2"/>
        <w:rPr>
          <w:rFonts w:ascii="Calibri" w:hAnsi="Calibri"/>
          <w:noProof/>
          <w:sz w:val="22"/>
          <w:szCs w:val="22"/>
          <w:lang w:val="en-GB" w:eastAsia="en-GB"/>
        </w:rPr>
      </w:pPr>
      <w:hyperlink w:anchor="_Toc129626863" w:history="1">
        <w:r w:rsidR="004625B6" w:rsidRPr="00590CAF">
          <w:rPr>
            <w:rStyle w:val="Hyperlink"/>
            <w:noProof/>
          </w:rPr>
          <w:t>III.2</w:t>
        </w:r>
        <w:r w:rsidR="004625B6" w:rsidRPr="00993C19">
          <w:rPr>
            <w:rFonts w:ascii="Calibri" w:hAnsi="Calibri"/>
            <w:noProof/>
            <w:sz w:val="22"/>
            <w:szCs w:val="22"/>
            <w:lang w:val="en-GB" w:eastAsia="en-GB"/>
          </w:rPr>
          <w:tab/>
        </w:r>
        <w:r w:rsidR="004625B6" w:rsidRPr="00590CAF">
          <w:rPr>
            <w:rStyle w:val="Hyperlink"/>
            <w:noProof/>
          </w:rPr>
          <w:t>Asus id est laborum</w:t>
        </w:r>
        <w:r w:rsidR="004625B6">
          <w:rPr>
            <w:noProof/>
            <w:webHidden/>
          </w:rPr>
          <w:tab/>
        </w:r>
        <w:r w:rsidR="004625B6">
          <w:rPr>
            <w:noProof/>
            <w:webHidden/>
          </w:rPr>
          <w:fldChar w:fldCharType="begin"/>
        </w:r>
        <w:r w:rsidR="004625B6">
          <w:rPr>
            <w:noProof/>
            <w:webHidden/>
          </w:rPr>
          <w:instrText xml:space="preserve"> PAGEREF _Toc129626863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CEEE9DF" w14:textId="77777777" w:rsidR="004625B6" w:rsidRPr="00993C19" w:rsidRDefault="00000000">
      <w:pPr>
        <w:pStyle w:val="TOC4"/>
        <w:rPr>
          <w:rFonts w:ascii="Calibri" w:hAnsi="Calibri"/>
          <w:noProof/>
          <w:lang w:val="en-GB" w:eastAsia="en-GB"/>
        </w:rPr>
      </w:pPr>
      <w:hyperlink w:anchor="_Toc129626864" w:history="1">
        <w:r w:rsidR="004625B6" w:rsidRPr="00590CAF">
          <w:rPr>
            <w:rStyle w:val="Hyperlink"/>
            <w:noProof/>
          </w:rPr>
          <w:t>III.2.1.1</w:t>
        </w:r>
        <w:r w:rsidR="004625B6" w:rsidRPr="00993C19">
          <w:rPr>
            <w:rFonts w:ascii="Calibri" w:hAnsi="Calibri"/>
            <w:noProof/>
            <w:lang w:val="en-GB" w:eastAsia="en-GB"/>
          </w:rPr>
          <w:tab/>
        </w:r>
        <w:r w:rsidR="004625B6" w:rsidRPr="00590CAF">
          <w:rPr>
            <w:rStyle w:val="Hyperlink"/>
            <w:noProof/>
          </w:rPr>
          <w:t>Aut labore et</w:t>
        </w:r>
        <w:r w:rsidR="004625B6">
          <w:rPr>
            <w:noProof/>
            <w:webHidden/>
          </w:rPr>
          <w:tab/>
        </w:r>
        <w:r w:rsidR="004625B6">
          <w:rPr>
            <w:noProof/>
            <w:webHidden/>
          </w:rPr>
          <w:fldChar w:fldCharType="begin"/>
        </w:r>
        <w:r w:rsidR="004625B6">
          <w:rPr>
            <w:noProof/>
            <w:webHidden/>
          </w:rPr>
          <w:instrText xml:space="preserve"> PAGEREF _Toc129626864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48F0F3D" w14:textId="77777777" w:rsidR="004625B6" w:rsidRPr="00993C19" w:rsidRDefault="00000000">
      <w:pPr>
        <w:pStyle w:val="TOC4"/>
        <w:rPr>
          <w:rFonts w:ascii="Calibri" w:hAnsi="Calibri"/>
          <w:noProof/>
          <w:lang w:val="en-GB" w:eastAsia="en-GB"/>
        </w:rPr>
      </w:pPr>
      <w:hyperlink w:anchor="_Toc129626865" w:history="1">
        <w:r w:rsidR="004625B6" w:rsidRPr="00590CAF">
          <w:rPr>
            <w:rStyle w:val="Hyperlink"/>
            <w:noProof/>
          </w:rPr>
          <w:t>III.2.1.2</w:t>
        </w:r>
        <w:r w:rsidR="004625B6" w:rsidRPr="00993C19">
          <w:rPr>
            <w:rFonts w:ascii="Calibri" w:hAnsi="Calibri"/>
            <w:noProof/>
            <w:lang w:val="en-GB" w:eastAsia="en-GB"/>
          </w:rPr>
          <w:tab/>
        </w:r>
        <w:r w:rsidR="004625B6" w:rsidRPr="00590CAF">
          <w:rPr>
            <w:rStyle w:val="Hyperlink"/>
            <w:noProof/>
          </w:rPr>
          <w:t>Oroident,  proident</w:t>
        </w:r>
        <w:r w:rsidR="004625B6">
          <w:rPr>
            <w:noProof/>
            <w:webHidden/>
          </w:rPr>
          <w:tab/>
        </w:r>
        <w:r w:rsidR="004625B6">
          <w:rPr>
            <w:noProof/>
            <w:webHidden/>
          </w:rPr>
          <w:fldChar w:fldCharType="begin"/>
        </w:r>
        <w:r w:rsidR="004625B6">
          <w:rPr>
            <w:noProof/>
            <w:webHidden/>
          </w:rPr>
          <w:instrText xml:space="preserve"> PAGEREF _Toc129626865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2F48817C" w14:textId="77777777" w:rsidR="004625B6" w:rsidRPr="00993C19" w:rsidRDefault="00000000">
      <w:pPr>
        <w:pStyle w:val="TOC2"/>
        <w:rPr>
          <w:rFonts w:ascii="Calibri" w:hAnsi="Calibri"/>
          <w:noProof/>
          <w:sz w:val="22"/>
          <w:szCs w:val="22"/>
          <w:lang w:val="en-GB" w:eastAsia="en-GB"/>
        </w:rPr>
      </w:pPr>
      <w:hyperlink w:anchor="_Toc129626866" w:history="1">
        <w:r w:rsidR="004625B6" w:rsidRPr="00590CAF">
          <w:rPr>
            <w:rStyle w:val="Hyperlink"/>
            <w:noProof/>
          </w:rPr>
          <w:t>III.3</w:t>
        </w:r>
        <w:r w:rsidR="004625B6" w:rsidRPr="00993C19">
          <w:rPr>
            <w:rFonts w:ascii="Calibri" w:hAnsi="Calibri"/>
            <w:noProof/>
            <w:sz w:val="22"/>
            <w:szCs w:val="22"/>
            <w:lang w:val="en-GB" w:eastAsia="en-GB"/>
          </w:rPr>
          <w:tab/>
        </w:r>
        <w:r w:rsidR="004625B6" w:rsidRPr="00590CAF">
          <w:rPr>
            <w:rStyle w:val="Hyperlink"/>
            <w:noProof/>
          </w:rPr>
          <w:t>Excepteur pxcepteur</w:t>
        </w:r>
        <w:r w:rsidR="004625B6">
          <w:rPr>
            <w:noProof/>
            <w:webHidden/>
          </w:rPr>
          <w:tab/>
        </w:r>
        <w:r w:rsidR="004625B6">
          <w:rPr>
            <w:noProof/>
            <w:webHidden/>
          </w:rPr>
          <w:fldChar w:fldCharType="begin"/>
        </w:r>
        <w:r w:rsidR="004625B6">
          <w:rPr>
            <w:noProof/>
            <w:webHidden/>
          </w:rPr>
          <w:instrText xml:space="preserve"> PAGEREF _Toc129626866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B9C424C" w14:textId="77777777" w:rsidR="004625B6" w:rsidRPr="00993C19" w:rsidRDefault="00000000">
      <w:pPr>
        <w:pStyle w:val="TOC4"/>
        <w:rPr>
          <w:rFonts w:ascii="Calibri" w:hAnsi="Calibri"/>
          <w:noProof/>
          <w:lang w:val="en-GB" w:eastAsia="en-GB"/>
        </w:rPr>
      </w:pPr>
      <w:hyperlink w:anchor="_Toc129626867" w:history="1">
        <w:r w:rsidR="004625B6" w:rsidRPr="00590CAF">
          <w:rPr>
            <w:rStyle w:val="Hyperlink"/>
            <w:noProof/>
          </w:rPr>
          <w:t>III.3.1.1</w:t>
        </w:r>
        <w:r w:rsidR="004625B6" w:rsidRPr="00993C19">
          <w:rPr>
            <w:rFonts w:ascii="Calibri" w:hAnsi="Calibri"/>
            <w:noProof/>
            <w:lang w:val="en-GB" w:eastAsia="en-GB"/>
          </w:rPr>
          <w:tab/>
        </w:r>
        <w:r w:rsidR="004625B6" w:rsidRPr="00590CAF">
          <w:rPr>
            <w:rStyle w:val="Hyperlink"/>
            <w:noProof/>
          </w:rPr>
          <w:t>Asint sint sint sint</w:t>
        </w:r>
        <w:r w:rsidR="004625B6">
          <w:rPr>
            <w:noProof/>
            <w:webHidden/>
          </w:rPr>
          <w:tab/>
        </w:r>
        <w:r w:rsidR="004625B6">
          <w:rPr>
            <w:noProof/>
            <w:webHidden/>
          </w:rPr>
          <w:fldChar w:fldCharType="begin"/>
        </w:r>
        <w:r w:rsidR="004625B6">
          <w:rPr>
            <w:noProof/>
            <w:webHidden/>
          </w:rPr>
          <w:instrText xml:space="preserve"> PAGEREF _Toc129626867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4A825B2" w14:textId="77777777" w:rsidR="004625B6" w:rsidRPr="00993C19" w:rsidRDefault="00000000">
      <w:pPr>
        <w:pStyle w:val="TOC4"/>
        <w:rPr>
          <w:rFonts w:ascii="Calibri" w:hAnsi="Calibri"/>
          <w:noProof/>
          <w:lang w:val="en-GB" w:eastAsia="en-GB"/>
        </w:rPr>
      </w:pPr>
      <w:hyperlink w:anchor="_Toc129626868" w:history="1">
        <w:r w:rsidR="004625B6" w:rsidRPr="00590CAF">
          <w:rPr>
            <w:rStyle w:val="Hyperlink"/>
            <w:noProof/>
          </w:rPr>
          <w:t>III.3.1.2</w:t>
        </w:r>
        <w:r w:rsidR="004625B6" w:rsidRPr="00993C19">
          <w:rPr>
            <w:rFonts w:ascii="Calibri" w:hAnsi="Calibri"/>
            <w:noProof/>
            <w:lang w:val="en-GB" w:eastAsia="en-GB"/>
          </w:rPr>
          <w:tab/>
        </w:r>
        <w:r w:rsidR="004625B6" w:rsidRPr="00590CAF">
          <w:rPr>
            <w:rStyle w:val="Hyperlink"/>
            <w:noProof/>
          </w:rPr>
          <w:t>Abcc ccsscssc sdsdza</w:t>
        </w:r>
        <w:r w:rsidR="004625B6">
          <w:rPr>
            <w:noProof/>
            <w:webHidden/>
          </w:rPr>
          <w:tab/>
        </w:r>
        <w:r w:rsidR="004625B6">
          <w:rPr>
            <w:noProof/>
            <w:webHidden/>
          </w:rPr>
          <w:fldChar w:fldCharType="begin"/>
        </w:r>
        <w:r w:rsidR="004625B6">
          <w:rPr>
            <w:noProof/>
            <w:webHidden/>
          </w:rPr>
          <w:instrText xml:space="preserve"> PAGEREF _Toc129626868 \h </w:instrText>
        </w:r>
        <w:r w:rsidR="004625B6">
          <w:rPr>
            <w:noProof/>
            <w:webHidden/>
          </w:rPr>
        </w:r>
        <w:r w:rsidR="004625B6">
          <w:rPr>
            <w:noProof/>
            <w:webHidden/>
          </w:rPr>
          <w:fldChar w:fldCharType="separate"/>
        </w:r>
        <w:r w:rsidR="004625B6">
          <w:rPr>
            <w:noProof/>
            <w:webHidden/>
          </w:rPr>
          <w:t>30</w:t>
        </w:r>
        <w:r w:rsidR="004625B6">
          <w:rPr>
            <w:noProof/>
            <w:webHidden/>
          </w:rPr>
          <w:fldChar w:fldCharType="end"/>
        </w:r>
      </w:hyperlink>
    </w:p>
    <w:p w14:paraId="41BAC71A" w14:textId="77777777" w:rsidR="004625B6" w:rsidRPr="00993C19" w:rsidRDefault="00000000">
      <w:pPr>
        <w:pStyle w:val="TOC4"/>
        <w:rPr>
          <w:rFonts w:ascii="Calibri" w:hAnsi="Calibri"/>
          <w:noProof/>
          <w:lang w:val="en-GB" w:eastAsia="en-GB"/>
        </w:rPr>
      </w:pPr>
      <w:hyperlink w:anchor="_Toc129626869" w:history="1">
        <w:r w:rsidR="004625B6" w:rsidRPr="00590CAF">
          <w:rPr>
            <w:rStyle w:val="Hyperlink"/>
            <w:noProof/>
          </w:rPr>
          <w:t>III.3.1.3</w:t>
        </w:r>
        <w:r w:rsidR="004625B6" w:rsidRPr="00993C19">
          <w:rPr>
            <w:rFonts w:ascii="Calibri" w:hAnsi="Calibri"/>
            <w:noProof/>
            <w:lang w:val="en-GB" w:eastAsia="en-GB"/>
          </w:rPr>
          <w:tab/>
        </w:r>
        <w:r w:rsidR="004625B6" w:rsidRPr="00590CAF">
          <w:rPr>
            <w:rStyle w:val="Hyperlink"/>
            <w:noProof/>
          </w:rPr>
          <w:t>Kdsjdjs adsdfs dfsdfh</w:t>
        </w:r>
        <w:r w:rsidR="004625B6">
          <w:rPr>
            <w:noProof/>
            <w:webHidden/>
          </w:rPr>
          <w:tab/>
        </w:r>
        <w:r w:rsidR="004625B6">
          <w:rPr>
            <w:noProof/>
            <w:webHidden/>
          </w:rPr>
          <w:fldChar w:fldCharType="begin"/>
        </w:r>
        <w:r w:rsidR="004625B6">
          <w:rPr>
            <w:noProof/>
            <w:webHidden/>
          </w:rPr>
          <w:instrText xml:space="preserve"> PAGEREF _Toc129626869 \h </w:instrText>
        </w:r>
        <w:r w:rsidR="004625B6">
          <w:rPr>
            <w:noProof/>
            <w:webHidden/>
          </w:rPr>
        </w:r>
        <w:r w:rsidR="004625B6">
          <w:rPr>
            <w:noProof/>
            <w:webHidden/>
          </w:rPr>
          <w:fldChar w:fldCharType="separate"/>
        </w:r>
        <w:r w:rsidR="004625B6">
          <w:rPr>
            <w:noProof/>
            <w:webHidden/>
          </w:rPr>
          <w:t>31</w:t>
        </w:r>
        <w:r w:rsidR="004625B6">
          <w:rPr>
            <w:noProof/>
            <w:webHidden/>
          </w:rPr>
          <w:fldChar w:fldCharType="end"/>
        </w:r>
      </w:hyperlink>
    </w:p>
    <w:p w14:paraId="3574F515" w14:textId="77777777" w:rsidR="004625B6" w:rsidRPr="00993C19" w:rsidRDefault="00000000">
      <w:pPr>
        <w:pStyle w:val="TOC4"/>
        <w:rPr>
          <w:rFonts w:ascii="Calibri" w:hAnsi="Calibri"/>
          <w:noProof/>
          <w:lang w:val="en-GB" w:eastAsia="en-GB"/>
        </w:rPr>
      </w:pPr>
      <w:hyperlink w:anchor="_Toc129626870" w:history="1">
        <w:r w:rsidR="004625B6" w:rsidRPr="00590CAF">
          <w:rPr>
            <w:rStyle w:val="Hyperlink"/>
            <w:noProof/>
          </w:rPr>
          <w:t>III.3.1.4</w:t>
        </w:r>
        <w:r w:rsidR="004625B6" w:rsidRPr="00993C19">
          <w:rPr>
            <w:rFonts w:ascii="Calibri" w:hAnsi="Calibri"/>
            <w:noProof/>
            <w:lang w:val="en-GB" w:eastAsia="en-GB"/>
          </w:rPr>
          <w:tab/>
        </w:r>
        <w:r w:rsidR="004625B6" w:rsidRPr="00590CAF">
          <w:rPr>
            <w:rStyle w:val="Hyperlink"/>
            <w:noProof/>
          </w:rPr>
          <w:t>Loriem lori trinume trie</w:t>
        </w:r>
        <w:r w:rsidR="004625B6">
          <w:rPr>
            <w:noProof/>
            <w:webHidden/>
          </w:rPr>
          <w:tab/>
        </w:r>
        <w:r w:rsidR="004625B6">
          <w:rPr>
            <w:noProof/>
            <w:webHidden/>
          </w:rPr>
          <w:fldChar w:fldCharType="begin"/>
        </w:r>
        <w:r w:rsidR="004625B6">
          <w:rPr>
            <w:noProof/>
            <w:webHidden/>
          </w:rPr>
          <w:instrText xml:space="preserve"> PAGEREF _Toc129626870 \h </w:instrText>
        </w:r>
        <w:r w:rsidR="004625B6">
          <w:rPr>
            <w:noProof/>
            <w:webHidden/>
          </w:rPr>
        </w:r>
        <w:r w:rsidR="004625B6">
          <w:rPr>
            <w:noProof/>
            <w:webHidden/>
          </w:rPr>
          <w:fldChar w:fldCharType="separate"/>
        </w:r>
        <w:r w:rsidR="004625B6">
          <w:rPr>
            <w:noProof/>
            <w:webHidden/>
          </w:rPr>
          <w:t>32</w:t>
        </w:r>
        <w:r w:rsidR="004625B6">
          <w:rPr>
            <w:noProof/>
            <w:webHidden/>
          </w:rPr>
          <w:fldChar w:fldCharType="end"/>
        </w:r>
      </w:hyperlink>
    </w:p>
    <w:p w14:paraId="62EAE8CA" w14:textId="77777777" w:rsidR="004625B6" w:rsidRPr="00993C19" w:rsidRDefault="00000000">
      <w:pPr>
        <w:pStyle w:val="TOC2"/>
        <w:rPr>
          <w:rFonts w:ascii="Calibri" w:hAnsi="Calibri"/>
          <w:noProof/>
          <w:sz w:val="22"/>
          <w:szCs w:val="22"/>
          <w:lang w:val="en-GB" w:eastAsia="en-GB"/>
        </w:rPr>
      </w:pPr>
      <w:hyperlink w:anchor="_Toc129626871" w:history="1">
        <w:r w:rsidR="004625B6" w:rsidRPr="00590CAF">
          <w:rPr>
            <w:rStyle w:val="Hyperlink"/>
            <w:noProof/>
          </w:rPr>
          <w:t>III.4</w:t>
        </w:r>
        <w:r w:rsidR="004625B6" w:rsidRPr="00993C19">
          <w:rPr>
            <w:rFonts w:ascii="Calibri" w:hAnsi="Calibri"/>
            <w:noProof/>
            <w:sz w:val="22"/>
            <w:szCs w:val="22"/>
            <w:lang w:val="en-GB" w:eastAsia="en-GB"/>
          </w:rPr>
          <w:tab/>
        </w:r>
        <w:r w:rsidR="004625B6" w:rsidRPr="00590CAF">
          <w:rPr>
            <w:rStyle w:val="Hyperlink"/>
            <w:noProof/>
          </w:rPr>
          <w:t>Loriem loriem loriem loriem loriem loriem loriem loriem loriem</w:t>
        </w:r>
        <w:r w:rsidR="004625B6">
          <w:rPr>
            <w:noProof/>
            <w:webHidden/>
          </w:rPr>
          <w:tab/>
        </w:r>
        <w:r w:rsidR="004625B6">
          <w:rPr>
            <w:noProof/>
            <w:webHidden/>
          </w:rPr>
          <w:fldChar w:fldCharType="begin"/>
        </w:r>
        <w:r w:rsidR="004625B6">
          <w:rPr>
            <w:noProof/>
            <w:webHidden/>
          </w:rPr>
          <w:instrText xml:space="preserve"> PAGEREF _Toc129626871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68F17621" w14:textId="77777777" w:rsidR="004625B6" w:rsidRPr="00993C19" w:rsidRDefault="00000000">
      <w:pPr>
        <w:pStyle w:val="TOC4"/>
        <w:rPr>
          <w:rFonts w:ascii="Calibri" w:hAnsi="Calibri"/>
          <w:noProof/>
          <w:lang w:val="en-GB" w:eastAsia="en-GB"/>
        </w:rPr>
      </w:pPr>
      <w:hyperlink w:anchor="_Toc129626872" w:history="1">
        <w:r w:rsidR="004625B6" w:rsidRPr="00590CAF">
          <w:rPr>
            <w:rStyle w:val="Hyperlink"/>
            <w:noProof/>
          </w:rPr>
          <w:t>III.4.1.1</w:t>
        </w:r>
        <w:r w:rsidR="004625B6" w:rsidRPr="00993C19">
          <w:rPr>
            <w:rFonts w:ascii="Calibri" w:hAnsi="Calibri"/>
            <w:noProof/>
            <w:lang w:val="en-GB" w:eastAsia="en-GB"/>
          </w:rPr>
          <w:tab/>
        </w:r>
        <w:r w:rsidR="004625B6" w:rsidRPr="00590CAF">
          <w:rPr>
            <w:rStyle w:val="Hyperlink"/>
            <w:noProof/>
          </w:rPr>
          <w:t>Duis duis duis duis</w:t>
        </w:r>
        <w:r w:rsidR="004625B6">
          <w:rPr>
            <w:noProof/>
            <w:webHidden/>
          </w:rPr>
          <w:tab/>
        </w:r>
        <w:r w:rsidR="004625B6">
          <w:rPr>
            <w:noProof/>
            <w:webHidden/>
          </w:rPr>
          <w:fldChar w:fldCharType="begin"/>
        </w:r>
        <w:r w:rsidR="004625B6">
          <w:rPr>
            <w:noProof/>
            <w:webHidden/>
          </w:rPr>
          <w:instrText xml:space="preserve"> PAGEREF _Toc129626872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124DCDA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3" w:history="1">
        <w:r w:rsidR="004625B6" w:rsidRPr="00590CAF">
          <w:rPr>
            <w:rStyle w:val="Hyperlink"/>
            <w:caps/>
            <w:noProof/>
            <w:lang w:val="en-US"/>
          </w:rPr>
          <w:t>Rozdział IV.</w:t>
        </w:r>
        <w:r w:rsidR="004625B6" w:rsidRPr="00993C19">
          <w:rPr>
            <w:rFonts w:ascii="Calibri" w:hAnsi="Calibri"/>
            <w:b w:val="0"/>
            <w:noProof/>
            <w:sz w:val="22"/>
            <w:szCs w:val="22"/>
            <w:lang w:val="en-GB" w:eastAsia="en-GB"/>
          </w:rPr>
          <w:tab/>
        </w:r>
        <w:r w:rsidR="004625B6" w:rsidRPr="00590CAF">
          <w:rPr>
            <w:rStyle w:val="Hyperlink"/>
            <w:noProof/>
            <w:lang w:val="en-US"/>
          </w:rPr>
          <w:t>Metodyka</w:t>
        </w:r>
        <w:r w:rsidR="004625B6">
          <w:rPr>
            <w:noProof/>
            <w:webHidden/>
          </w:rPr>
          <w:tab/>
        </w:r>
        <w:r w:rsidR="004625B6">
          <w:rPr>
            <w:noProof/>
            <w:webHidden/>
          </w:rPr>
          <w:fldChar w:fldCharType="begin"/>
        </w:r>
        <w:r w:rsidR="004625B6">
          <w:rPr>
            <w:noProof/>
            <w:webHidden/>
          </w:rPr>
          <w:instrText xml:space="preserve"> PAGEREF _Toc129626873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DD6FDDF"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4" w:history="1">
        <w:r w:rsidR="004625B6" w:rsidRPr="00590CAF">
          <w:rPr>
            <w:rStyle w:val="Hyperlink"/>
            <w:caps/>
            <w:noProof/>
            <w:lang w:val="en-US"/>
          </w:rPr>
          <w:t>Rozdział V.</w:t>
        </w:r>
        <w:r w:rsidR="004625B6" w:rsidRPr="00993C19">
          <w:rPr>
            <w:rFonts w:ascii="Calibri" w:hAnsi="Calibri"/>
            <w:b w:val="0"/>
            <w:noProof/>
            <w:sz w:val="22"/>
            <w:szCs w:val="22"/>
            <w:lang w:val="en-GB" w:eastAsia="en-GB"/>
          </w:rPr>
          <w:tab/>
        </w:r>
        <w:r w:rsidR="004625B6" w:rsidRPr="00590CAF">
          <w:rPr>
            <w:rStyle w:val="Hyperlink"/>
            <w:noProof/>
            <w:lang w:val="en-US"/>
          </w:rPr>
          <w:t>Wnioski</w:t>
        </w:r>
        <w:r w:rsidR="004625B6">
          <w:rPr>
            <w:noProof/>
            <w:webHidden/>
          </w:rPr>
          <w:tab/>
        </w:r>
        <w:r w:rsidR="004625B6">
          <w:rPr>
            <w:noProof/>
            <w:webHidden/>
          </w:rPr>
          <w:fldChar w:fldCharType="begin"/>
        </w:r>
        <w:r w:rsidR="004625B6">
          <w:rPr>
            <w:noProof/>
            <w:webHidden/>
          </w:rPr>
          <w:instrText xml:space="preserve"> PAGEREF _Toc129626874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BD62010" w14:textId="77777777" w:rsidR="004625B6" w:rsidRPr="00993C19" w:rsidRDefault="00000000">
      <w:pPr>
        <w:pStyle w:val="TOC1"/>
        <w:rPr>
          <w:rFonts w:ascii="Calibri" w:hAnsi="Calibri"/>
          <w:b w:val="0"/>
          <w:noProof/>
          <w:sz w:val="22"/>
          <w:szCs w:val="22"/>
          <w:lang w:val="en-GB" w:eastAsia="en-GB"/>
        </w:rPr>
      </w:pPr>
      <w:hyperlink w:anchor="_Toc129626875" w:history="1">
        <w:r w:rsidR="004625B6" w:rsidRPr="00590CAF">
          <w:rPr>
            <w:rStyle w:val="Hyperlink"/>
            <w:noProof/>
            <w:lang w:val="en-US"/>
          </w:rPr>
          <w:t>Zakończenie</w:t>
        </w:r>
        <w:r w:rsidR="004625B6">
          <w:rPr>
            <w:noProof/>
            <w:webHidden/>
          </w:rPr>
          <w:tab/>
        </w:r>
        <w:r w:rsidR="004625B6">
          <w:rPr>
            <w:noProof/>
            <w:webHidden/>
          </w:rPr>
          <w:fldChar w:fldCharType="begin"/>
        </w:r>
        <w:r w:rsidR="004625B6">
          <w:rPr>
            <w:noProof/>
            <w:webHidden/>
          </w:rPr>
          <w:instrText xml:space="preserve"> PAGEREF _Toc129626875 \h </w:instrText>
        </w:r>
        <w:r w:rsidR="004625B6">
          <w:rPr>
            <w:noProof/>
            <w:webHidden/>
          </w:rPr>
        </w:r>
        <w:r w:rsidR="004625B6">
          <w:rPr>
            <w:noProof/>
            <w:webHidden/>
          </w:rPr>
          <w:fldChar w:fldCharType="separate"/>
        </w:r>
        <w:r w:rsidR="004625B6">
          <w:rPr>
            <w:noProof/>
            <w:webHidden/>
          </w:rPr>
          <w:t>35</w:t>
        </w:r>
        <w:r w:rsidR="004625B6">
          <w:rPr>
            <w:noProof/>
            <w:webHidden/>
          </w:rPr>
          <w:fldChar w:fldCharType="end"/>
        </w:r>
      </w:hyperlink>
    </w:p>
    <w:p w14:paraId="7098EDA9" w14:textId="77777777" w:rsidR="004625B6" w:rsidRPr="00993C19" w:rsidRDefault="00000000">
      <w:pPr>
        <w:pStyle w:val="TOC1"/>
        <w:rPr>
          <w:rFonts w:ascii="Calibri" w:hAnsi="Calibri"/>
          <w:b w:val="0"/>
          <w:noProof/>
          <w:sz w:val="22"/>
          <w:szCs w:val="22"/>
          <w:lang w:val="en-GB" w:eastAsia="en-GB"/>
        </w:rPr>
      </w:pPr>
      <w:hyperlink w:anchor="_Toc129626876" w:history="1">
        <w:r w:rsidR="004625B6" w:rsidRPr="00590CAF">
          <w:rPr>
            <w:rStyle w:val="Hyperlink"/>
            <w:noProof/>
          </w:rPr>
          <w:t>LITERATURA</w:t>
        </w:r>
        <w:r w:rsidR="004625B6">
          <w:rPr>
            <w:noProof/>
            <w:webHidden/>
          </w:rPr>
          <w:tab/>
        </w:r>
        <w:r w:rsidR="004625B6">
          <w:rPr>
            <w:noProof/>
            <w:webHidden/>
          </w:rPr>
          <w:fldChar w:fldCharType="begin"/>
        </w:r>
        <w:r w:rsidR="004625B6">
          <w:rPr>
            <w:noProof/>
            <w:webHidden/>
          </w:rPr>
          <w:instrText xml:space="preserve"> PAGEREF _Toc129626876 \h </w:instrText>
        </w:r>
        <w:r w:rsidR="004625B6">
          <w:rPr>
            <w:noProof/>
            <w:webHidden/>
          </w:rPr>
        </w:r>
        <w:r w:rsidR="004625B6">
          <w:rPr>
            <w:noProof/>
            <w:webHidden/>
          </w:rPr>
          <w:fldChar w:fldCharType="separate"/>
        </w:r>
        <w:r w:rsidR="004625B6">
          <w:rPr>
            <w:noProof/>
            <w:webHidden/>
          </w:rPr>
          <w:t>37</w:t>
        </w:r>
        <w:r w:rsidR="004625B6">
          <w:rPr>
            <w:noProof/>
            <w:webHidden/>
          </w:rPr>
          <w:fldChar w:fldCharType="end"/>
        </w:r>
      </w:hyperlink>
    </w:p>
    <w:p w14:paraId="35E26328" w14:textId="77777777" w:rsidR="004625B6" w:rsidRPr="00993C19" w:rsidRDefault="00000000">
      <w:pPr>
        <w:pStyle w:val="TOC1"/>
        <w:rPr>
          <w:rFonts w:ascii="Calibri" w:hAnsi="Calibri"/>
          <w:b w:val="0"/>
          <w:noProof/>
          <w:sz w:val="22"/>
          <w:szCs w:val="22"/>
          <w:lang w:val="en-GB" w:eastAsia="en-GB"/>
        </w:rPr>
      </w:pPr>
      <w:hyperlink w:anchor="_Toc129626877" w:history="1">
        <w:r w:rsidR="004625B6" w:rsidRPr="00590CAF">
          <w:rPr>
            <w:rStyle w:val="Hyperlink"/>
            <w:noProof/>
          </w:rPr>
          <w:t>Spis tabel</w:t>
        </w:r>
        <w:r w:rsidR="004625B6">
          <w:rPr>
            <w:noProof/>
            <w:webHidden/>
          </w:rPr>
          <w:tab/>
        </w:r>
        <w:r w:rsidR="004625B6">
          <w:rPr>
            <w:noProof/>
            <w:webHidden/>
          </w:rPr>
          <w:fldChar w:fldCharType="begin"/>
        </w:r>
        <w:r w:rsidR="004625B6">
          <w:rPr>
            <w:noProof/>
            <w:webHidden/>
          </w:rPr>
          <w:instrText xml:space="preserve"> PAGEREF _Toc129626877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4902CBA0" w14:textId="77777777" w:rsidR="004625B6" w:rsidRPr="00993C19" w:rsidRDefault="00000000">
      <w:pPr>
        <w:pStyle w:val="TOC1"/>
        <w:rPr>
          <w:rFonts w:ascii="Calibri" w:hAnsi="Calibri"/>
          <w:b w:val="0"/>
          <w:noProof/>
          <w:sz w:val="22"/>
          <w:szCs w:val="22"/>
          <w:lang w:val="en-GB" w:eastAsia="en-GB"/>
        </w:rPr>
      </w:pPr>
      <w:hyperlink w:anchor="_Toc129626878" w:history="1">
        <w:r w:rsidR="004625B6" w:rsidRPr="00590CAF">
          <w:rPr>
            <w:rStyle w:val="Hyperlink"/>
            <w:noProof/>
          </w:rPr>
          <w:t>Spis rysunków</w:t>
        </w:r>
        <w:r w:rsidR="004625B6">
          <w:rPr>
            <w:noProof/>
            <w:webHidden/>
          </w:rPr>
          <w:tab/>
        </w:r>
        <w:r w:rsidR="004625B6">
          <w:rPr>
            <w:noProof/>
            <w:webHidden/>
          </w:rPr>
          <w:fldChar w:fldCharType="begin"/>
        </w:r>
        <w:r w:rsidR="004625B6">
          <w:rPr>
            <w:noProof/>
            <w:webHidden/>
          </w:rPr>
          <w:instrText xml:space="preserve"> PAGEREF _Toc129626878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0B4A87A7" w14:textId="77777777" w:rsidR="004625B6" w:rsidRPr="00993C19" w:rsidRDefault="00000000">
      <w:pPr>
        <w:pStyle w:val="TOC1"/>
        <w:rPr>
          <w:rFonts w:ascii="Calibri" w:hAnsi="Calibri"/>
          <w:b w:val="0"/>
          <w:noProof/>
          <w:sz w:val="22"/>
          <w:szCs w:val="22"/>
          <w:lang w:val="en-GB" w:eastAsia="en-GB"/>
        </w:rPr>
      </w:pPr>
      <w:hyperlink w:anchor="_Toc129626879" w:history="1">
        <w:r w:rsidR="004625B6" w:rsidRPr="00590CAF">
          <w:rPr>
            <w:rStyle w:val="Hyperlink"/>
            <w:noProof/>
            <w:lang w:val="en-US"/>
          </w:rPr>
          <w:t>Streszczenie</w:t>
        </w:r>
        <w:r w:rsidR="004625B6">
          <w:rPr>
            <w:noProof/>
            <w:webHidden/>
          </w:rPr>
          <w:tab/>
        </w:r>
        <w:r w:rsidR="004625B6">
          <w:rPr>
            <w:noProof/>
            <w:webHidden/>
          </w:rPr>
          <w:fldChar w:fldCharType="begin"/>
        </w:r>
        <w:r w:rsidR="004625B6">
          <w:rPr>
            <w:noProof/>
            <w:webHidden/>
          </w:rPr>
          <w:instrText xml:space="preserve"> PAGEREF _Toc129626879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4542D2EE" w14:textId="77777777" w:rsidR="004625B6" w:rsidRPr="00993C19" w:rsidRDefault="00000000">
      <w:pPr>
        <w:pStyle w:val="TOC1"/>
        <w:rPr>
          <w:rFonts w:ascii="Calibri" w:hAnsi="Calibri"/>
          <w:b w:val="0"/>
          <w:noProof/>
          <w:sz w:val="22"/>
          <w:szCs w:val="22"/>
          <w:lang w:val="en-GB" w:eastAsia="en-GB"/>
        </w:rPr>
      </w:pPr>
      <w:hyperlink w:anchor="_Toc129626880" w:history="1">
        <w:r w:rsidR="004625B6" w:rsidRPr="00590CAF">
          <w:rPr>
            <w:rStyle w:val="Hyperlink"/>
            <w:noProof/>
            <w:lang w:val="en-US"/>
          </w:rPr>
          <w:t>Summary</w:t>
        </w:r>
        <w:r w:rsidR="004625B6">
          <w:rPr>
            <w:noProof/>
            <w:webHidden/>
          </w:rPr>
          <w:tab/>
        </w:r>
        <w:r w:rsidR="004625B6">
          <w:rPr>
            <w:noProof/>
            <w:webHidden/>
          </w:rPr>
          <w:fldChar w:fldCharType="begin"/>
        </w:r>
        <w:r w:rsidR="004625B6">
          <w:rPr>
            <w:noProof/>
            <w:webHidden/>
          </w:rPr>
          <w:instrText xml:space="preserve"> PAGEREF _Toc129626880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2FA2D652" w14:textId="77777777" w:rsidR="00B66FEA" w:rsidRDefault="00B66FEA">
      <w:pPr>
        <w:pStyle w:val="BodyText"/>
      </w:pPr>
      <w:r>
        <w:fldChar w:fldCharType="end"/>
      </w:r>
    </w:p>
    <w:p w14:paraId="1504C3CF" w14:textId="77777777" w:rsidR="00B66FEA" w:rsidRDefault="00B66FEA" w:rsidP="00894D09">
      <w:pPr>
        <w:pStyle w:val="Header"/>
      </w:pPr>
      <w:r>
        <w:lastRenderedPageBreak/>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29626848"/>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29626849"/>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77777777" w:rsidR="00DE6135" w:rsidRDefault="00A67A9F" w:rsidP="0068368A">
      <w:pPr>
        <w:pStyle w:val="Heading2"/>
      </w:pPr>
      <w:bookmarkStart w:id="2" w:name="_Toc129626850"/>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1910DE8E"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41402C">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77777777" w:rsidR="005409DA" w:rsidRDefault="00A67A9F" w:rsidP="0068368A">
      <w:pPr>
        <w:pStyle w:val="Heading2"/>
      </w:pPr>
      <w:bookmarkStart w:id="4" w:name="_Toc129626851"/>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77777777" w:rsidR="00C87964" w:rsidRPr="00C10868" w:rsidRDefault="00F41FD7" w:rsidP="00C87964">
      <w:pPr>
        <w:pStyle w:val="Heading2"/>
      </w:pPr>
      <w:bookmarkStart w:id="5" w:name="_Toc129626852"/>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1FF0B879"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41402C">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2BE668A6"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41402C">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68235A"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proofErr w:type="gramStart"/>
            <w:r w:rsidRPr="005350B0">
              <w:rPr>
                <w:bCs/>
                <w:i/>
                <w:sz w:val="20"/>
                <w:szCs w:val="20"/>
                <w:lang w:val="en-GB"/>
              </w:rPr>
              <w:t>Multi-column</w:t>
            </w:r>
            <w:proofErr w:type="gramEnd"/>
            <w:r w:rsidRPr="005350B0">
              <w:rPr>
                <w:bCs/>
                <w:i/>
                <w:sz w:val="20"/>
                <w:szCs w:val="20"/>
                <w:lang w:val="en-GB"/>
              </w:rPr>
              <w:t xml:space="preserve">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6088D398"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41402C">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68235A"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0338D585"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41402C">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68235A"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7FEF239C"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41402C">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68235A"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29626853"/>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13307C77"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41402C">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6BFFF94A"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41402C">
              <w:rPr>
                <w:noProof/>
                <w:sz w:val="24"/>
                <w:szCs w:val="24"/>
              </w:rPr>
              <w:t>8</w:t>
            </w:r>
            <w:r w:rsidRPr="009A0E20">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r w:rsidRPr="000B3B4A">
        <w:t xml:space="preserve">Konwolucyjna sieć neuronowa (CNN) </w:t>
      </w:r>
      <w:r w:rsidR="0068235A">
        <w:t>– charakterystyka</w:t>
      </w:r>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0E2233EA"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41402C">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bookmarkStart w:id="9" w:name="_Toc129626856"/>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w:t>
            </w:r>
            <w:r>
              <w:t>4</w:t>
            </w:r>
            <w:r>
              <w:t>)</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7777777"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Pr="0041402C">
              <w:rPr>
                <w:noProof/>
                <w:sz w:val="24"/>
                <w:szCs w:val="24"/>
              </w:rPr>
              <w:t>10</w:t>
            </w:r>
            <w:r w:rsidRPr="0041402C">
              <w:rPr>
                <w:sz w:val="24"/>
                <w:szCs w:val="24"/>
              </w:rPr>
              <w:fldChar w:fldCharType="end"/>
            </w:r>
            <w:r w:rsidRPr="0041402C">
              <w:rPr>
                <w:sz w:val="24"/>
                <w:szCs w:val="24"/>
              </w:rPr>
              <w:t xml:space="preserve">. Działanie warstwy </w:t>
            </w:r>
            <w:proofErr w:type="spellStart"/>
            <w:r w:rsidRPr="0041402C">
              <w:rPr>
                <w:sz w:val="24"/>
                <w:szCs w:val="24"/>
              </w:rPr>
              <w:t>poolingu</w:t>
            </w:r>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bookmarkEnd w:id="9"/>
    <w:p w14:paraId="08607071" w14:textId="2AE3AB56" w:rsidR="00F56B85" w:rsidRDefault="00081557" w:rsidP="00F56B85">
      <w:pPr>
        <w:pStyle w:val="BodyText"/>
      </w:pPr>
      <w:r>
        <w:rPr>
          <w:lang w:val="en-US"/>
        </w:rPr>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m:t>
                            </m:r>
                            <m:r>
                              <w:rPr>
                                <w:rFonts w:ascii="Cambria Math" w:hAnsi="Cambria Math"/>
                              </w:rPr>
                              <m:t>j</m:t>
                            </m:r>
                          </m:sup>
                        </m:sSup>
                      </m:e>
                    </m:nary>
                  </m:den>
                </m:f>
              </m:oMath>
            </m:oMathPara>
          </w:p>
        </w:tc>
        <w:tc>
          <w:tcPr>
            <w:tcW w:w="2832" w:type="dxa"/>
            <w:vAlign w:val="center"/>
          </w:tcPr>
          <w:p w14:paraId="76A82D30" w14:textId="149AD587" w:rsidR="00745462" w:rsidRDefault="00745462" w:rsidP="00326132">
            <w:pPr>
              <w:pStyle w:val="BodyText"/>
              <w:jc w:val="right"/>
            </w:pPr>
            <w:r>
              <w:t>(</w:t>
            </w:r>
            <w:r>
              <w:t>5</w:t>
            </w:r>
            <w:r>
              <w:t>)</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 xml:space="preserve">twy </w:t>
      </w:r>
      <w:r w:rsidR="00CC0342">
        <w:t>odrzucania</w:t>
      </w:r>
      <w:r w:rsidR="00CC0342">
        <w:t xml:space="preserve">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proofErr w:type="gramStart"/>
      <w:r w:rsidR="00CC0342">
        <w:t>overfittingu</w:t>
      </w:r>
      <w:proofErr w:type="spellEnd"/>
      <w:proofErr w:type="gram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C57B4E" w:rsidRDefault="00E07177" w:rsidP="00E96DA6">
      <w:pPr>
        <w:pStyle w:val="BodyText"/>
        <w:rPr>
          <w:b/>
          <w:lang w:val="en-US"/>
        </w:rPr>
      </w:pPr>
    </w:p>
    <w:p w14:paraId="3B7C8705" w14:textId="77777777" w:rsidR="00E96DA6" w:rsidRPr="00C57B4E" w:rsidRDefault="00F978CD" w:rsidP="00E96DA6">
      <w:pPr>
        <w:pStyle w:val="BodyText"/>
        <w:rPr>
          <w:b/>
          <w:lang w:val="en-US"/>
        </w:rPr>
      </w:pPr>
      <w:proofErr w:type="spellStart"/>
      <w:r w:rsidRPr="00C57B4E">
        <w:rPr>
          <w:b/>
          <w:lang w:val="en-US"/>
        </w:rPr>
        <w:t>Podsumowanie</w:t>
      </w:r>
      <w:proofErr w:type="spellEnd"/>
    </w:p>
    <w:p w14:paraId="33549106" w14:textId="4FF84B3F" w:rsidR="007623F0" w:rsidRDefault="007623F0" w:rsidP="00E96DA6">
      <w:pPr>
        <w:pStyle w:val="BodyText"/>
        <w:rPr>
          <w:lang w:val="en-US"/>
        </w:rPr>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0" w:name="_Toc12962686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0"/>
      <w:proofErr w:type="spellEnd"/>
    </w:p>
    <w:p w14:paraId="010BCEA6" w14:textId="77777777" w:rsidR="005E1638" w:rsidRPr="00C57B4E" w:rsidRDefault="005E1638" w:rsidP="005E1638">
      <w:pPr>
        <w:pStyle w:val="BodyText"/>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w:t>
      </w:r>
    </w:p>
    <w:p w14:paraId="3D0376F8" w14:textId="77777777" w:rsidR="00950417" w:rsidRDefault="005E1638" w:rsidP="00950417">
      <w:pPr>
        <w:pStyle w:val="Heading2"/>
      </w:pPr>
      <w:bookmarkStart w:id="11" w:name="_Toc129626862"/>
      <w:proofErr w:type="spellStart"/>
      <w:r>
        <w:t>E</w:t>
      </w:r>
      <w:r w:rsidRPr="005E1638">
        <w:t>xercitation</w:t>
      </w:r>
      <w:proofErr w:type="spellEnd"/>
      <w:r w:rsidRPr="005E1638">
        <w:t xml:space="preserve"> </w:t>
      </w:r>
      <w:proofErr w:type="spellStart"/>
      <w:r w:rsidRPr="005E1638">
        <w:t>ullamco</w:t>
      </w:r>
      <w:bookmarkEnd w:id="11"/>
      <w:proofErr w:type="spellEnd"/>
    </w:p>
    <w:p w14:paraId="48F7D891" w14:textId="77777777" w:rsidR="00666FD1" w:rsidRDefault="00666FD1" w:rsidP="00666FD1">
      <w:pPr>
        <w:pStyle w:val="BodyText"/>
        <w:ind w:left="708"/>
      </w:pPr>
    </w:p>
    <w:p w14:paraId="673C1B20" w14:textId="77777777" w:rsidR="00950417" w:rsidRPr="00C57B4E" w:rsidRDefault="00666FD1" w:rsidP="00950417">
      <w:pPr>
        <w:pStyle w:val="BodyText"/>
        <w:rPr>
          <w:lang w:val="en-US"/>
        </w:rPr>
      </w:pPr>
      <w:r w:rsidRPr="00C57B4E">
        <w:rPr>
          <w:lang w:val="en-US"/>
        </w:rPr>
        <w:tab/>
      </w:r>
      <w:r w:rsidR="005E1638" w:rsidRPr="00C57B4E">
        <w:rPr>
          <w:lang w:val="en-US"/>
        </w:rPr>
        <w:t xml:space="preserve">Lorem ipsum dolor sit </w:t>
      </w:r>
      <w:proofErr w:type="spellStart"/>
      <w:r w:rsidR="005E1638" w:rsidRPr="00C57B4E">
        <w:rPr>
          <w:lang w:val="en-US"/>
        </w:rPr>
        <w:t>amet</w:t>
      </w:r>
      <w:proofErr w:type="spellEnd"/>
      <w:r w:rsidR="005E1638" w:rsidRPr="00C57B4E">
        <w:rPr>
          <w:lang w:val="en-US"/>
        </w:rPr>
        <w:t xml:space="preserve">, </w:t>
      </w:r>
      <w:proofErr w:type="spellStart"/>
      <w:r w:rsidR="005E1638" w:rsidRPr="00C57B4E">
        <w:rPr>
          <w:lang w:val="en-US"/>
        </w:rPr>
        <w:t>consectetur</w:t>
      </w:r>
      <w:proofErr w:type="spellEnd"/>
      <w:r w:rsidR="005E1638" w:rsidRPr="00C57B4E">
        <w:rPr>
          <w:lang w:val="en-US"/>
        </w:rPr>
        <w:t xml:space="preserve"> </w:t>
      </w:r>
      <w:proofErr w:type="spellStart"/>
      <w:r w:rsidR="005E1638" w:rsidRPr="00C57B4E">
        <w:rPr>
          <w:lang w:val="en-US"/>
        </w:rPr>
        <w:t>adipisicing</w:t>
      </w:r>
      <w:proofErr w:type="spellEnd"/>
      <w:r w:rsidR="005E1638" w:rsidRPr="00C57B4E">
        <w:rPr>
          <w:lang w:val="en-US"/>
        </w:rPr>
        <w:t xml:space="preserve"> </w:t>
      </w:r>
      <w:proofErr w:type="spellStart"/>
      <w:r w:rsidR="005E1638" w:rsidRPr="00C57B4E">
        <w:rPr>
          <w:lang w:val="en-US"/>
        </w:rPr>
        <w:t>elit</w:t>
      </w:r>
      <w:proofErr w:type="spellEnd"/>
      <w:r w:rsidR="005E1638" w:rsidRPr="00C57B4E">
        <w:rPr>
          <w:lang w:val="en-US"/>
        </w:rPr>
        <w:t xml:space="preserve">, sed do </w:t>
      </w:r>
      <w:proofErr w:type="spellStart"/>
      <w:r w:rsidR="005E1638" w:rsidRPr="00C57B4E">
        <w:rPr>
          <w:lang w:val="en-US"/>
        </w:rPr>
        <w:t>eiusmod</w:t>
      </w:r>
      <w:proofErr w:type="spellEnd"/>
      <w:r w:rsidR="005E1638" w:rsidRPr="00C57B4E">
        <w:rPr>
          <w:lang w:val="en-US"/>
        </w:rPr>
        <w:t xml:space="preserve"> </w:t>
      </w:r>
      <w:proofErr w:type="spellStart"/>
      <w:r w:rsidR="005E1638" w:rsidRPr="00C57B4E">
        <w:rPr>
          <w:lang w:val="en-US"/>
        </w:rPr>
        <w:t>tempor</w:t>
      </w:r>
      <w:proofErr w:type="spellEnd"/>
      <w:r w:rsidR="005E1638" w:rsidRPr="00C57B4E">
        <w:rPr>
          <w:lang w:val="en-US"/>
        </w:rPr>
        <w:t xml:space="preserve"> </w:t>
      </w:r>
      <w:proofErr w:type="spellStart"/>
      <w:r w:rsidR="005E1638" w:rsidRPr="00C57B4E">
        <w:rPr>
          <w:lang w:val="en-US"/>
        </w:rPr>
        <w:t>incididunt</w:t>
      </w:r>
      <w:proofErr w:type="spellEnd"/>
      <w:r w:rsidR="005E1638" w:rsidRPr="00C57B4E">
        <w:rPr>
          <w:lang w:val="en-US"/>
        </w:rPr>
        <w:t xml:space="preserve"> </w:t>
      </w:r>
      <w:proofErr w:type="spellStart"/>
      <w:r w:rsidR="005E1638" w:rsidRPr="00C57B4E">
        <w:rPr>
          <w:lang w:val="en-US"/>
        </w:rPr>
        <w:t>ut</w:t>
      </w:r>
      <w:proofErr w:type="spellEnd"/>
      <w:r w:rsidR="005E1638" w:rsidRPr="00C57B4E">
        <w:rPr>
          <w:lang w:val="en-US"/>
        </w:rPr>
        <w:t xml:space="preserve"> labore et dolore magna </w:t>
      </w:r>
      <w:proofErr w:type="spellStart"/>
      <w:r w:rsidR="005E1638" w:rsidRPr="00C57B4E">
        <w:rPr>
          <w:lang w:val="en-US"/>
        </w:rPr>
        <w:t>aliqua</w:t>
      </w:r>
      <w:proofErr w:type="spellEnd"/>
      <w:r w:rsidR="005E1638" w:rsidRPr="00C57B4E">
        <w:rPr>
          <w:lang w:val="en-US"/>
        </w:rPr>
        <w:t xml:space="preserve">. Ut </w:t>
      </w:r>
      <w:proofErr w:type="spellStart"/>
      <w:r w:rsidR="005E1638" w:rsidRPr="00C57B4E">
        <w:rPr>
          <w:lang w:val="en-US"/>
        </w:rPr>
        <w:t>enim</w:t>
      </w:r>
      <w:proofErr w:type="spellEnd"/>
      <w:r w:rsidR="005E1638" w:rsidRPr="00C57B4E">
        <w:rPr>
          <w:lang w:val="en-US"/>
        </w:rPr>
        <w:t xml:space="preserve"> ad minim </w:t>
      </w:r>
      <w:proofErr w:type="spellStart"/>
      <w:r w:rsidR="005E1638" w:rsidRPr="00C57B4E">
        <w:rPr>
          <w:lang w:val="en-US"/>
        </w:rPr>
        <w:t>veniam</w:t>
      </w:r>
      <w:proofErr w:type="spellEnd"/>
      <w:r w:rsidR="005E1638" w:rsidRPr="00C57B4E">
        <w:rPr>
          <w:lang w:val="en-US"/>
        </w:rPr>
        <w:t xml:space="preserve">, </w:t>
      </w:r>
      <w:proofErr w:type="spellStart"/>
      <w:r w:rsidR="005E1638" w:rsidRPr="00C57B4E">
        <w:rPr>
          <w:lang w:val="en-US"/>
        </w:rPr>
        <w:t>quis</w:t>
      </w:r>
      <w:proofErr w:type="spellEnd"/>
      <w:r w:rsidR="005E1638" w:rsidRPr="00C57B4E">
        <w:rPr>
          <w:lang w:val="en-US"/>
        </w:rPr>
        <w:t xml:space="preserve"> </w:t>
      </w:r>
      <w:proofErr w:type="spellStart"/>
      <w:r w:rsidR="005E1638" w:rsidRPr="00C57B4E">
        <w:rPr>
          <w:lang w:val="en-US"/>
        </w:rPr>
        <w:t>nostrud</w:t>
      </w:r>
      <w:proofErr w:type="spellEnd"/>
      <w:r w:rsidR="005E1638" w:rsidRPr="00C57B4E">
        <w:rPr>
          <w:lang w:val="en-US"/>
        </w:rPr>
        <w:t xml:space="preserve"> exercitation </w:t>
      </w:r>
      <w:proofErr w:type="spellStart"/>
      <w:r w:rsidR="005E1638" w:rsidRPr="00C57B4E">
        <w:rPr>
          <w:lang w:val="en-US"/>
        </w:rPr>
        <w:t>ullamco</w:t>
      </w:r>
      <w:proofErr w:type="spellEnd"/>
      <w:r w:rsidR="005E1638" w:rsidRPr="00C57B4E">
        <w:rPr>
          <w:lang w:val="en-US"/>
        </w:rPr>
        <w:t xml:space="preserve"> </w:t>
      </w:r>
      <w:proofErr w:type="spellStart"/>
      <w:r w:rsidR="005E1638" w:rsidRPr="00C57B4E">
        <w:rPr>
          <w:lang w:val="en-US"/>
        </w:rPr>
        <w:t>laboris</w:t>
      </w:r>
      <w:proofErr w:type="spellEnd"/>
      <w:r w:rsidR="005E1638" w:rsidRPr="00C57B4E">
        <w:rPr>
          <w:lang w:val="en-US"/>
        </w:rPr>
        <w:t xml:space="preserve"> nisi </w:t>
      </w:r>
      <w:proofErr w:type="spellStart"/>
      <w:r w:rsidR="005E1638" w:rsidRPr="00C57B4E">
        <w:rPr>
          <w:lang w:val="en-US"/>
        </w:rPr>
        <w:t>ut</w:t>
      </w:r>
      <w:proofErr w:type="spellEnd"/>
      <w:r w:rsidR="005E1638" w:rsidRPr="00C57B4E">
        <w:rPr>
          <w:lang w:val="en-US"/>
        </w:rPr>
        <w:t xml:space="preserve"> </w:t>
      </w:r>
      <w:proofErr w:type="spellStart"/>
      <w:r w:rsidR="005E1638" w:rsidRPr="00C57B4E">
        <w:rPr>
          <w:lang w:val="en-US"/>
        </w:rPr>
        <w:t>aliquip</w:t>
      </w:r>
      <w:proofErr w:type="spellEnd"/>
      <w:r w:rsidR="005E1638" w:rsidRPr="00C57B4E">
        <w:rPr>
          <w:lang w:val="en-US"/>
        </w:rPr>
        <w:t xml:space="preserve"> ex </w:t>
      </w:r>
      <w:proofErr w:type="spellStart"/>
      <w:r w:rsidR="005E1638" w:rsidRPr="00C57B4E">
        <w:rPr>
          <w:lang w:val="en-US"/>
        </w:rPr>
        <w:t>ea</w:t>
      </w:r>
      <w:proofErr w:type="spellEnd"/>
      <w:r w:rsidR="005E1638" w:rsidRPr="00C57B4E">
        <w:rPr>
          <w:lang w:val="en-US"/>
        </w:rPr>
        <w:t xml:space="preserve"> </w:t>
      </w:r>
      <w:proofErr w:type="spellStart"/>
      <w:r w:rsidR="005E1638" w:rsidRPr="00C57B4E">
        <w:rPr>
          <w:lang w:val="en-US"/>
        </w:rPr>
        <w:t>commodo</w:t>
      </w:r>
      <w:proofErr w:type="spellEnd"/>
      <w:r w:rsidR="005E1638" w:rsidRPr="00C57B4E">
        <w:rPr>
          <w:lang w:val="en-US"/>
        </w:rPr>
        <w:t xml:space="preserve"> </w:t>
      </w:r>
      <w:proofErr w:type="spellStart"/>
      <w:r w:rsidR="005E1638" w:rsidRPr="00C57B4E">
        <w:rPr>
          <w:lang w:val="en-US"/>
        </w:rPr>
        <w:t>consequat</w:t>
      </w:r>
      <w:proofErr w:type="spellEnd"/>
      <w:r w:rsidR="005E1638" w:rsidRPr="00C57B4E">
        <w:rPr>
          <w:lang w:val="en-US"/>
        </w:rPr>
        <w:t xml:space="preserve">. Duis </w:t>
      </w:r>
      <w:proofErr w:type="spellStart"/>
      <w:r w:rsidR="005E1638" w:rsidRPr="00C57B4E">
        <w:rPr>
          <w:lang w:val="en-US"/>
        </w:rPr>
        <w:t>aute</w:t>
      </w:r>
      <w:proofErr w:type="spellEnd"/>
      <w:r w:rsidR="005E1638" w:rsidRPr="00C57B4E">
        <w:rPr>
          <w:lang w:val="en-US"/>
        </w:rPr>
        <w:t xml:space="preserve"> </w:t>
      </w:r>
      <w:proofErr w:type="spellStart"/>
      <w:r w:rsidR="005E1638" w:rsidRPr="00C57B4E">
        <w:rPr>
          <w:lang w:val="en-US"/>
        </w:rPr>
        <w:t>irure</w:t>
      </w:r>
      <w:proofErr w:type="spellEnd"/>
      <w:r w:rsidR="005E1638" w:rsidRPr="00C57B4E">
        <w:rPr>
          <w:lang w:val="en-US"/>
        </w:rPr>
        <w:t xml:space="preserve"> dolor in </w:t>
      </w:r>
      <w:proofErr w:type="spellStart"/>
      <w:r w:rsidR="005E1638" w:rsidRPr="00C57B4E">
        <w:rPr>
          <w:lang w:val="en-US"/>
        </w:rPr>
        <w:t>reprehenderit</w:t>
      </w:r>
      <w:proofErr w:type="spellEnd"/>
      <w:r w:rsidR="005E1638" w:rsidRPr="00C57B4E">
        <w:rPr>
          <w:lang w:val="en-US"/>
        </w:rPr>
        <w:t xml:space="preserve"> in </w:t>
      </w:r>
      <w:proofErr w:type="spellStart"/>
      <w:r w:rsidR="005E1638" w:rsidRPr="00C57B4E">
        <w:rPr>
          <w:lang w:val="en-US"/>
        </w:rPr>
        <w:t>voluptate</w:t>
      </w:r>
      <w:proofErr w:type="spellEnd"/>
      <w:r w:rsidR="005E1638" w:rsidRPr="00C57B4E">
        <w:rPr>
          <w:lang w:val="en-US"/>
        </w:rPr>
        <w:t xml:space="preserve"> </w:t>
      </w:r>
      <w:proofErr w:type="spellStart"/>
      <w:r w:rsidR="005E1638" w:rsidRPr="00C57B4E">
        <w:rPr>
          <w:lang w:val="en-US"/>
        </w:rPr>
        <w:t>velit</w:t>
      </w:r>
      <w:proofErr w:type="spellEnd"/>
      <w:r w:rsidR="005E1638" w:rsidRPr="00C57B4E">
        <w:rPr>
          <w:lang w:val="en-US"/>
        </w:rPr>
        <w:t xml:space="preserve"> </w:t>
      </w:r>
      <w:proofErr w:type="spellStart"/>
      <w:r w:rsidR="005E1638" w:rsidRPr="00C57B4E">
        <w:rPr>
          <w:lang w:val="en-US"/>
        </w:rPr>
        <w:t>esse</w:t>
      </w:r>
      <w:proofErr w:type="spellEnd"/>
      <w:r w:rsidR="005E1638" w:rsidRPr="00C57B4E">
        <w:rPr>
          <w:lang w:val="en-US"/>
        </w:rPr>
        <w:t xml:space="preserve"> </w:t>
      </w:r>
      <w:proofErr w:type="spellStart"/>
      <w:r w:rsidR="005E1638" w:rsidRPr="00C57B4E">
        <w:rPr>
          <w:lang w:val="en-US"/>
        </w:rPr>
        <w:t>cillum</w:t>
      </w:r>
      <w:proofErr w:type="spellEnd"/>
      <w:r w:rsidR="005E1638" w:rsidRPr="00C57B4E">
        <w:rPr>
          <w:lang w:val="en-US"/>
        </w:rPr>
        <w:t xml:space="preserve"> dolore </w:t>
      </w:r>
      <w:proofErr w:type="spellStart"/>
      <w:r w:rsidR="005E1638" w:rsidRPr="00C57B4E">
        <w:rPr>
          <w:lang w:val="en-US"/>
        </w:rPr>
        <w:t>eu</w:t>
      </w:r>
      <w:proofErr w:type="spellEnd"/>
      <w:r w:rsidR="005E1638" w:rsidRPr="00C57B4E">
        <w:rPr>
          <w:lang w:val="en-US"/>
        </w:rPr>
        <w:t xml:space="preserve"> </w:t>
      </w:r>
      <w:proofErr w:type="spellStart"/>
      <w:r w:rsidR="005E1638" w:rsidRPr="00C57B4E">
        <w:rPr>
          <w:lang w:val="en-US"/>
        </w:rPr>
        <w:t>fugiat</w:t>
      </w:r>
      <w:proofErr w:type="spellEnd"/>
      <w:r w:rsidR="005E1638" w:rsidRPr="00C57B4E">
        <w:rPr>
          <w:lang w:val="en-US"/>
        </w:rPr>
        <w:t xml:space="preserve"> </w:t>
      </w:r>
      <w:proofErr w:type="spellStart"/>
      <w:r w:rsidR="005E1638" w:rsidRPr="00C57B4E">
        <w:rPr>
          <w:lang w:val="en-US"/>
        </w:rPr>
        <w:t>nulla</w:t>
      </w:r>
      <w:proofErr w:type="spellEnd"/>
      <w:r w:rsidR="005E1638" w:rsidRPr="00C57B4E">
        <w:rPr>
          <w:lang w:val="en-US"/>
        </w:rPr>
        <w:t xml:space="preserve"> </w:t>
      </w:r>
      <w:proofErr w:type="spellStart"/>
      <w:r w:rsidR="005E1638" w:rsidRPr="00C57B4E">
        <w:rPr>
          <w:lang w:val="en-US"/>
        </w:rPr>
        <w:t>pariatur</w:t>
      </w:r>
      <w:proofErr w:type="spellEnd"/>
      <w:r w:rsidR="005E1638" w:rsidRPr="00C57B4E">
        <w:rPr>
          <w:lang w:val="en-US"/>
        </w:rPr>
        <w:t xml:space="preserve">. </w:t>
      </w:r>
      <w:proofErr w:type="spellStart"/>
      <w:r w:rsidR="005E1638" w:rsidRPr="00C57B4E">
        <w:rPr>
          <w:lang w:val="en-US"/>
        </w:rPr>
        <w:t>Excepteur</w:t>
      </w:r>
      <w:proofErr w:type="spellEnd"/>
      <w:r w:rsidR="005E1638" w:rsidRPr="00C57B4E">
        <w:rPr>
          <w:lang w:val="en-US"/>
        </w:rPr>
        <w:t xml:space="preserve"> </w:t>
      </w:r>
      <w:proofErr w:type="spellStart"/>
      <w:r w:rsidR="005E1638" w:rsidRPr="00C57B4E">
        <w:rPr>
          <w:lang w:val="en-US"/>
        </w:rPr>
        <w:t>sint</w:t>
      </w:r>
      <w:proofErr w:type="spellEnd"/>
      <w:r w:rsidR="005E1638" w:rsidRPr="00C57B4E">
        <w:rPr>
          <w:lang w:val="en-US"/>
        </w:rPr>
        <w:t xml:space="preserve"> </w:t>
      </w:r>
      <w:proofErr w:type="spellStart"/>
      <w:r w:rsidR="005E1638" w:rsidRPr="00C57B4E">
        <w:rPr>
          <w:lang w:val="en-US"/>
        </w:rPr>
        <w:t>occaecat</w:t>
      </w:r>
      <w:proofErr w:type="spellEnd"/>
      <w:r w:rsidR="005E1638" w:rsidRPr="00C57B4E">
        <w:rPr>
          <w:lang w:val="en-US"/>
        </w:rPr>
        <w:t xml:space="preserve"> </w:t>
      </w:r>
      <w:proofErr w:type="spellStart"/>
      <w:r w:rsidR="005E1638" w:rsidRPr="00C57B4E">
        <w:rPr>
          <w:lang w:val="en-US"/>
        </w:rPr>
        <w:t>cupidatat</w:t>
      </w:r>
      <w:proofErr w:type="spellEnd"/>
      <w:r w:rsidR="005E1638" w:rsidRPr="00C57B4E">
        <w:rPr>
          <w:lang w:val="en-US"/>
        </w:rPr>
        <w:t xml:space="preserve"> non </w:t>
      </w:r>
      <w:proofErr w:type="spellStart"/>
      <w:r w:rsidR="005E1638" w:rsidRPr="00C57B4E">
        <w:rPr>
          <w:lang w:val="en-US"/>
        </w:rPr>
        <w:t>proident</w:t>
      </w:r>
      <w:proofErr w:type="spellEnd"/>
      <w:r w:rsidR="005E1638" w:rsidRPr="00C57B4E">
        <w:rPr>
          <w:lang w:val="en-US"/>
        </w:rPr>
        <w:t xml:space="preserve">, sunt in culpa qui </w:t>
      </w:r>
      <w:proofErr w:type="spellStart"/>
      <w:r w:rsidR="005E1638" w:rsidRPr="00C57B4E">
        <w:rPr>
          <w:lang w:val="en-US"/>
        </w:rPr>
        <w:t>officia</w:t>
      </w:r>
      <w:proofErr w:type="spellEnd"/>
      <w:r w:rsidR="005E1638" w:rsidRPr="00C57B4E">
        <w:rPr>
          <w:lang w:val="en-US"/>
        </w:rPr>
        <w:t xml:space="preserve"> </w:t>
      </w:r>
      <w:proofErr w:type="spellStart"/>
      <w:r w:rsidR="005E1638" w:rsidRPr="00C57B4E">
        <w:rPr>
          <w:lang w:val="en-US"/>
        </w:rPr>
        <w:t>deserunt</w:t>
      </w:r>
      <w:proofErr w:type="spellEnd"/>
      <w:r w:rsidR="00950417" w:rsidRPr="00C57B4E">
        <w:rPr>
          <w:lang w:val="en-US"/>
        </w:rPr>
        <w:t xml:space="preserve">. </w:t>
      </w:r>
    </w:p>
    <w:p w14:paraId="07E97C69" w14:textId="77777777" w:rsidR="00950417" w:rsidRDefault="005E1638" w:rsidP="0068368A">
      <w:pPr>
        <w:pStyle w:val="Heading2"/>
      </w:pPr>
      <w:bookmarkStart w:id="12" w:name="_Toc129626863"/>
      <w:proofErr w:type="spellStart"/>
      <w:r>
        <w:t>Asus</w:t>
      </w:r>
      <w:proofErr w:type="spellEnd"/>
      <w:r>
        <w:t xml:space="preserve"> </w:t>
      </w:r>
      <w:r w:rsidRPr="005E1638">
        <w:t xml:space="preserve">id </w:t>
      </w:r>
      <w:proofErr w:type="spellStart"/>
      <w:r w:rsidRPr="005E1638">
        <w:t>est</w:t>
      </w:r>
      <w:proofErr w:type="spellEnd"/>
      <w:r w:rsidRPr="005E1638">
        <w:t xml:space="preserve"> </w:t>
      </w:r>
      <w:proofErr w:type="spellStart"/>
      <w:r w:rsidRPr="005E1638">
        <w:t>laborum</w:t>
      </w:r>
      <w:bookmarkEnd w:id="12"/>
      <w:proofErr w:type="spellEnd"/>
    </w:p>
    <w:p w14:paraId="23567D32" w14:textId="77777777" w:rsidR="00666FD1" w:rsidRDefault="00666FD1" w:rsidP="00666FD1">
      <w:pPr>
        <w:pStyle w:val="BodyText"/>
        <w:ind w:left="708"/>
      </w:pPr>
    </w:p>
    <w:p w14:paraId="480DB1B8" w14:textId="77777777" w:rsidR="005E1638" w:rsidRPr="00C57B4E" w:rsidRDefault="00666FD1" w:rsidP="005E1638">
      <w:pPr>
        <w:pStyle w:val="BodyText"/>
        <w:rPr>
          <w:lang w:val="en-US"/>
        </w:rPr>
      </w:pPr>
      <w:r w:rsidRPr="00C57B4E">
        <w:rPr>
          <w:lang w:val="en-US"/>
        </w:rPr>
        <w:tab/>
      </w:r>
      <w:r w:rsidR="005E1638" w:rsidRPr="00C57B4E">
        <w:rPr>
          <w:lang w:val="en-US"/>
        </w:rPr>
        <w:t xml:space="preserve">Lorem ipsum dolor sit </w:t>
      </w:r>
      <w:proofErr w:type="spellStart"/>
      <w:r w:rsidR="005E1638" w:rsidRPr="00C57B4E">
        <w:rPr>
          <w:lang w:val="en-US"/>
        </w:rPr>
        <w:t>amet</w:t>
      </w:r>
      <w:proofErr w:type="spellEnd"/>
      <w:r w:rsidR="005E1638" w:rsidRPr="00C57B4E">
        <w:rPr>
          <w:lang w:val="en-US"/>
        </w:rPr>
        <w:t xml:space="preserve">, </w:t>
      </w:r>
      <w:proofErr w:type="spellStart"/>
      <w:r w:rsidR="005E1638" w:rsidRPr="00C57B4E">
        <w:rPr>
          <w:lang w:val="en-US"/>
        </w:rPr>
        <w:t>consectetur</w:t>
      </w:r>
      <w:proofErr w:type="spellEnd"/>
      <w:r w:rsidR="005E1638" w:rsidRPr="00C57B4E">
        <w:rPr>
          <w:lang w:val="en-US"/>
        </w:rPr>
        <w:t xml:space="preserve"> </w:t>
      </w:r>
      <w:proofErr w:type="spellStart"/>
      <w:r w:rsidR="005E1638" w:rsidRPr="00C57B4E">
        <w:rPr>
          <w:lang w:val="en-US"/>
        </w:rPr>
        <w:t>adipisicing</w:t>
      </w:r>
      <w:proofErr w:type="spellEnd"/>
      <w:r w:rsidR="005E1638" w:rsidRPr="00C57B4E">
        <w:rPr>
          <w:lang w:val="en-US"/>
        </w:rPr>
        <w:t xml:space="preserve"> </w:t>
      </w:r>
      <w:proofErr w:type="spellStart"/>
      <w:r w:rsidR="005E1638" w:rsidRPr="00C57B4E">
        <w:rPr>
          <w:lang w:val="en-US"/>
        </w:rPr>
        <w:t>elit</w:t>
      </w:r>
      <w:proofErr w:type="spellEnd"/>
      <w:r w:rsidR="005E1638" w:rsidRPr="00C57B4E">
        <w:rPr>
          <w:lang w:val="en-US"/>
        </w:rPr>
        <w:t xml:space="preserve">, sed do </w:t>
      </w:r>
      <w:proofErr w:type="spellStart"/>
      <w:r w:rsidR="005E1638" w:rsidRPr="00C57B4E">
        <w:rPr>
          <w:lang w:val="en-US"/>
        </w:rPr>
        <w:t>eiusmod</w:t>
      </w:r>
      <w:proofErr w:type="spellEnd"/>
      <w:r w:rsidR="005E1638" w:rsidRPr="00C57B4E">
        <w:rPr>
          <w:lang w:val="en-US"/>
        </w:rPr>
        <w:t xml:space="preserve"> </w:t>
      </w:r>
      <w:proofErr w:type="spellStart"/>
      <w:r w:rsidR="005E1638" w:rsidRPr="00C57B4E">
        <w:rPr>
          <w:lang w:val="en-US"/>
        </w:rPr>
        <w:t>tempor</w:t>
      </w:r>
      <w:proofErr w:type="spellEnd"/>
      <w:r w:rsidR="005E1638" w:rsidRPr="00C57B4E">
        <w:rPr>
          <w:lang w:val="en-US"/>
        </w:rPr>
        <w:t xml:space="preserve"> </w:t>
      </w:r>
      <w:proofErr w:type="spellStart"/>
      <w:r w:rsidR="005E1638" w:rsidRPr="00C57B4E">
        <w:rPr>
          <w:lang w:val="en-US"/>
        </w:rPr>
        <w:t>incididunt</w:t>
      </w:r>
      <w:proofErr w:type="spellEnd"/>
      <w:r w:rsidR="005E1638" w:rsidRPr="00C57B4E">
        <w:rPr>
          <w:lang w:val="en-US"/>
        </w:rPr>
        <w:t xml:space="preserve"> </w:t>
      </w:r>
      <w:proofErr w:type="spellStart"/>
      <w:r w:rsidR="005E1638" w:rsidRPr="00C57B4E">
        <w:rPr>
          <w:lang w:val="en-US"/>
        </w:rPr>
        <w:t>ut</w:t>
      </w:r>
      <w:proofErr w:type="spellEnd"/>
      <w:r w:rsidR="005E1638" w:rsidRPr="00C57B4E">
        <w:rPr>
          <w:lang w:val="en-US"/>
        </w:rPr>
        <w:t xml:space="preserve"> labore et dolore magna </w:t>
      </w:r>
      <w:proofErr w:type="spellStart"/>
      <w:r w:rsidR="005E1638" w:rsidRPr="00C57B4E">
        <w:rPr>
          <w:lang w:val="en-US"/>
        </w:rPr>
        <w:t>aliqua</w:t>
      </w:r>
      <w:proofErr w:type="spellEnd"/>
      <w:r w:rsidR="005E1638" w:rsidRPr="00C57B4E">
        <w:rPr>
          <w:lang w:val="en-US"/>
        </w:rPr>
        <w:t xml:space="preserve">. Ut </w:t>
      </w:r>
      <w:proofErr w:type="spellStart"/>
      <w:r w:rsidR="005E1638" w:rsidRPr="00C57B4E">
        <w:rPr>
          <w:lang w:val="en-US"/>
        </w:rPr>
        <w:t>enim</w:t>
      </w:r>
      <w:proofErr w:type="spellEnd"/>
      <w:r w:rsidR="005E1638" w:rsidRPr="00C57B4E">
        <w:rPr>
          <w:lang w:val="en-US"/>
        </w:rPr>
        <w:t xml:space="preserve"> ad minim </w:t>
      </w:r>
      <w:proofErr w:type="spellStart"/>
      <w:r w:rsidR="005E1638" w:rsidRPr="00C57B4E">
        <w:rPr>
          <w:lang w:val="en-US"/>
        </w:rPr>
        <w:t>veniam</w:t>
      </w:r>
      <w:proofErr w:type="spellEnd"/>
      <w:r w:rsidR="005E1638" w:rsidRPr="00C57B4E">
        <w:rPr>
          <w:lang w:val="en-US"/>
        </w:rPr>
        <w:t xml:space="preserve">, </w:t>
      </w:r>
      <w:proofErr w:type="spellStart"/>
      <w:r w:rsidR="005E1638" w:rsidRPr="00C57B4E">
        <w:rPr>
          <w:lang w:val="en-US"/>
        </w:rPr>
        <w:t>quis</w:t>
      </w:r>
      <w:proofErr w:type="spellEnd"/>
      <w:r w:rsidR="005E1638" w:rsidRPr="00C57B4E">
        <w:rPr>
          <w:lang w:val="en-US"/>
        </w:rPr>
        <w:t xml:space="preserve"> </w:t>
      </w:r>
      <w:proofErr w:type="spellStart"/>
      <w:r w:rsidR="005E1638" w:rsidRPr="00C57B4E">
        <w:rPr>
          <w:lang w:val="en-US"/>
        </w:rPr>
        <w:t>nostrud</w:t>
      </w:r>
      <w:proofErr w:type="spellEnd"/>
      <w:r w:rsidR="005E1638" w:rsidRPr="00C57B4E">
        <w:rPr>
          <w:lang w:val="en-US"/>
        </w:rPr>
        <w:t xml:space="preserve"> exercitation </w:t>
      </w:r>
      <w:proofErr w:type="spellStart"/>
      <w:r w:rsidR="005E1638" w:rsidRPr="00C57B4E">
        <w:rPr>
          <w:lang w:val="en-US"/>
        </w:rPr>
        <w:t>ullamco</w:t>
      </w:r>
      <w:proofErr w:type="spellEnd"/>
      <w:r w:rsidR="005E1638" w:rsidRPr="00C57B4E">
        <w:rPr>
          <w:lang w:val="en-US"/>
        </w:rPr>
        <w:t xml:space="preserve"> </w:t>
      </w:r>
      <w:proofErr w:type="spellStart"/>
      <w:r w:rsidR="005E1638" w:rsidRPr="00C57B4E">
        <w:rPr>
          <w:lang w:val="en-US"/>
        </w:rPr>
        <w:t>laboris</w:t>
      </w:r>
      <w:proofErr w:type="spellEnd"/>
      <w:r w:rsidR="005E1638" w:rsidRPr="00C57B4E">
        <w:rPr>
          <w:lang w:val="en-US"/>
        </w:rPr>
        <w:t xml:space="preserve"> nisi </w:t>
      </w:r>
      <w:proofErr w:type="spellStart"/>
      <w:r w:rsidR="005E1638" w:rsidRPr="00C57B4E">
        <w:rPr>
          <w:lang w:val="en-US"/>
        </w:rPr>
        <w:t>ut</w:t>
      </w:r>
      <w:proofErr w:type="spellEnd"/>
      <w:r w:rsidR="005E1638" w:rsidRPr="00C57B4E">
        <w:rPr>
          <w:lang w:val="en-US"/>
        </w:rPr>
        <w:t xml:space="preserve"> </w:t>
      </w:r>
      <w:proofErr w:type="spellStart"/>
      <w:r w:rsidR="005E1638" w:rsidRPr="00C57B4E">
        <w:rPr>
          <w:lang w:val="en-US"/>
        </w:rPr>
        <w:t>aliquip</w:t>
      </w:r>
      <w:proofErr w:type="spellEnd"/>
      <w:r w:rsidR="005E1638" w:rsidRPr="00C57B4E">
        <w:rPr>
          <w:lang w:val="en-US"/>
        </w:rPr>
        <w:t xml:space="preserve"> ex </w:t>
      </w:r>
      <w:proofErr w:type="spellStart"/>
      <w:r w:rsidR="005E1638" w:rsidRPr="00C57B4E">
        <w:rPr>
          <w:lang w:val="en-US"/>
        </w:rPr>
        <w:t>ea</w:t>
      </w:r>
      <w:proofErr w:type="spellEnd"/>
      <w:r w:rsidR="005E1638" w:rsidRPr="00C57B4E">
        <w:rPr>
          <w:lang w:val="en-US"/>
        </w:rPr>
        <w:t xml:space="preserve"> </w:t>
      </w:r>
      <w:proofErr w:type="spellStart"/>
      <w:r w:rsidR="005E1638" w:rsidRPr="00C57B4E">
        <w:rPr>
          <w:lang w:val="en-US"/>
        </w:rPr>
        <w:t>commodo</w:t>
      </w:r>
      <w:proofErr w:type="spellEnd"/>
      <w:r w:rsidR="005E1638" w:rsidRPr="00C57B4E">
        <w:rPr>
          <w:lang w:val="en-US"/>
        </w:rPr>
        <w:t xml:space="preserve"> </w:t>
      </w:r>
      <w:proofErr w:type="spellStart"/>
      <w:r w:rsidR="005E1638" w:rsidRPr="00C57B4E">
        <w:rPr>
          <w:lang w:val="en-US"/>
        </w:rPr>
        <w:t>consequat</w:t>
      </w:r>
      <w:proofErr w:type="spellEnd"/>
      <w:r w:rsidR="005E1638" w:rsidRPr="00C57B4E">
        <w:rPr>
          <w:lang w:val="en-US"/>
        </w:rPr>
        <w:t xml:space="preserve">. Duis </w:t>
      </w:r>
      <w:proofErr w:type="spellStart"/>
      <w:r w:rsidR="005E1638" w:rsidRPr="00C57B4E">
        <w:rPr>
          <w:lang w:val="en-US"/>
        </w:rPr>
        <w:t>aute</w:t>
      </w:r>
      <w:proofErr w:type="spellEnd"/>
      <w:r w:rsidR="005E1638" w:rsidRPr="00C57B4E">
        <w:rPr>
          <w:lang w:val="en-US"/>
        </w:rPr>
        <w:t xml:space="preserve"> </w:t>
      </w:r>
      <w:proofErr w:type="spellStart"/>
      <w:r w:rsidR="005E1638" w:rsidRPr="00C57B4E">
        <w:rPr>
          <w:lang w:val="en-US"/>
        </w:rPr>
        <w:t>irure</w:t>
      </w:r>
      <w:proofErr w:type="spellEnd"/>
      <w:r w:rsidR="005E1638" w:rsidRPr="00C57B4E">
        <w:rPr>
          <w:lang w:val="en-US"/>
        </w:rPr>
        <w:t xml:space="preserve"> dolor in </w:t>
      </w:r>
      <w:proofErr w:type="spellStart"/>
      <w:r w:rsidR="005E1638" w:rsidRPr="00C57B4E">
        <w:rPr>
          <w:lang w:val="en-US"/>
        </w:rPr>
        <w:t>reprehenderit</w:t>
      </w:r>
      <w:proofErr w:type="spellEnd"/>
      <w:r w:rsidR="005E1638" w:rsidRPr="00C57B4E">
        <w:rPr>
          <w:lang w:val="en-US"/>
        </w:rPr>
        <w:t xml:space="preserve"> in </w:t>
      </w:r>
      <w:proofErr w:type="spellStart"/>
      <w:r w:rsidR="005E1638" w:rsidRPr="00C57B4E">
        <w:rPr>
          <w:lang w:val="en-US"/>
        </w:rPr>
        <w:t>voluptate</w:t>
      </w:r>
      <w:proofErr w:type="spellEnd"/>
      <w:r w:rsidR="005E1638" w:rsidRPr="00C57B4E">
        <w:rPr>
          <w:lang w:val="en-US"/>
        </w:rPr>
        <w:t xml:space="preserve"> </w:t>
      </w:r>
      <w:proofErr w:type="spellStart"/>
      <w:r w:rsidR="005E1638" w:rsidRPr="00C57B4E">
        <w:rPr>
          <w:lang w:val="en-US"/>
        </w:rPr>
        <w:t>velit</w:t>
      </w:r>
      <w:proofErr w:type="spellEnd"/>
      <w:r w:rsidR="005E1638" w:rsidRPr="00C57B4E">
        <w:rPr>
          <w:lang w:val="en-US"/>
        </w:rPr>
        <w:t xml:space="preserve"> </w:t>
      </w:r>
      <w:proofErr w:type="spellStart"/>
      <w:r w:rsidR="005E1638" w:rsidRPr="00C57B4E">
        <w:rPr>
          <w:lang w:val="en-US"/>
        </w:rPr>
        <w:t>esse</w:t>
      </w:r>
      <w:proofErr w:type="spellEnd"/>
      <w:r w:rsidR="005E1638" w:rsidRPr="00C57B4E">
        <w:rPr>
          <w:lang w:val="en-US"/>
        </w:rPr>
        <w:t xml:space="preserve"> </w:t>
      </w:r>
      <w:proofErr w:type="spellStart"/>
      <w:r w:rsidR="005E1638" w:rsidRPr="00C57B4E">
        <w:rPr>
          <w:lang w:val="en-US"/>
        </w:rPr>
        <w:t>cillum</w:t>
      </w:r>
      <w:proofErr w:type="spellEnd"/>
      <w:r w:rsidR="005E1638" w:rsidRPr="00C57B4E">
        <w:rPr>
          <w:lang w:val="en-US"/>
        </w:rPr>
        <w:t xml:space="preserve"> dolore </w:t>
      </w:r>
      <w:proofErr w:type="spellStart"/>
      <w:r w:rsidR="005E1638" w:rsidRPr="00C57B4E">
        <w:rPr>
          <w:lang w:val="en-US"/>
        </w:rPr>
        <w:t>eu</w:t>
      </w:r>
      <w:proofErr w:type="spellEnd"/>
      <w:r w:rsidR="005E1638" w:rsidRPr="00C57B4E">
        <w:rPr>
          <w:lang w:val="en-US"/>
        </w:rPr>
        <w:t xml:space="preserve"> </w:t>
      </w:r>
      <w:proofErr w:type="spellStart"/>
      <w:r w:rsidR="005E1638" w:rsidRPr="00C57B4E">
        <w:rPr>
          <w:lang w:val="en-US"/>
        </w:rPr>
        <w:t>fugiat</w:t>
      </w:r>
      <w:proofErr w:type="spellEnd"/>
      <w:r w:rsidR="005E1638" w:rsidRPr="00C57B4E">
        <w:rPr>
          <w:lang w:val="en-US"/>
        </w:rPr>
        <w:t xml:space="preserve"> </w:t>
      </w:r>
      <w:proofErr w:type="spellStart"/>
      <w:r w:rsidR="005E1638" w:rsidRPr="00C57B4E">
        <w:rPr>
          <w:lang w:val="en-US"/>
        </w:rPr>
        <w:t>nulla</w:t>
      </w:r>
      <w:proofErr w:type="spellEnd"/>
      <w:r w:rsidR="005E1638" w:rsidRPr="00C57B4E">
        <w:rPr>
          <w:lang w:val="en-US"/>
        </w:rPr>
        <w:t xml:space="preserve"> </w:t>
      </w:r>
      <w:proofErr w:type="spellStart"/>
      <w:r w:rsidR="005E1638" w:rsidRPr="00C57B4E">
        <w:rPr>
          <w:lang w:val="en-US"/>
        </w:rPr>
        <w:t>pariatur</w:t>
      </w:r>
      <w:proofErr w:type="spellEnd"/>
      <w:r w:rsidR="005E1638" w:rsidRPr="00C57B4E">
        <w:rPr>
          <w:lang w:val="en-US"/>
        </w:rPr>
        <w:t xml:space="preserve">. </w:t>
      </w:r>
      <w:proofErr w:type="spellStart"/>
      <w:r w:rsidR="005E1638" w:rsidRPr="00C57B4E">
        <w:rPr>
          <w:lang w:val="en-US"/>
        </w:rPr>
        <w:t>Excepteur</w:t>
      </w:r>
      <w:proofErr w:type="spellEnd"/>
      <w:r w:rsidR="005E1638" w:rsidRPr="00C57B4E">
        <w:rPr>
          <w:lang w:val="en-US"/>
        </w:rPr>
        <w:t xml:space="preserve"> </w:t>
      </w:r>
      <w:proofErr w:type="spellStart"/>
      <w:r w:rsidR="005E1638" w:rsidRPr="00C57B4E">
        <w:rPr>
          <w:lang w:val="en-US"/>
        </w:rPr>
        <w:t>sint</w:t>
      </w:r>
      <w:proofErr w:type="spellEnd"/>
      <w:r w:rsidR="005E1638" w:rsidRPr="00C57B4E">
        <w:rPr>
          <w:lang w:val="en-US"/>
        </w:rPr>
        <w:t xml:space="preserve"> </w:t>
      </w:r>
      <w:proofErr w:type="spellStart"/>
      <w:r w:rsidR="005E1638" w:rsidRPr="00C57B4E">
        <w:rPr>
          <w:lang w:val="en-US"/>
        </w:rPr>
        <w:t>occaecat</w:t>
      </w:r>
      <w:proofErr w:type="spellEnd"/>
      <w:r w:rsidR="005E1638" w:rsidRPr="00C57B4E">
        <w:rPr>
          <w:lang w:val="en-US"/>
        </w:rPr>
        <w:t xml:space="preserve"> </w:t>
      </w:r>
      <w:proofErr w:type="spellStart"/>
      <w:r w:rsidR="005E1638" w:rsidRPr="00C57B4E">
        <w:rPr>
          <w:lang w:val="en-US"/>
        </w:rPr>
        <w:t>cupidatat</w:t>
      </w:r>
      <w:proofErr w:type="spellEnd"/>
      <w:r w:rsidR="005E1638" w:rsidRPr="00C57B4E">
        <w:rPr>
          <w:lang w:val="en-US"/>
        </w:rPr>
        <w:t xml:space="preserve"> non </w:t>
      </w:r>
      <w:proofErr w:type="spellStart"/>
      <w:r w:rsidR="005E1638" w:rsidRPr="00C57B4E">
        <w:rPr>
          <w:lang w:val="en-US"/>
        </w:rPr>
        <w:t>proident</w:t>
      </w:r>
      <w:proofErr w:type="spellEnd"/>
      <w:r w:rsidR="005E1638" w:rsidRPr="00C57B4E">
        <w:rPr>
          <w:lang w:val="en-US"/>
        </w:rPr>
        <w:t xml:space="preserve">, sunt in culpa qui </w:t>
      </w:r>
      <w:proofErr w:type="spellStart"/>
      <w:r w:rsidR="005E1638" w:rsidRPr="00C57B4E">
        <w:rPr>
          <w:lang w:val="en-US"/>
        </w:rPr>
        <w:t>officia</w:t>
      </w:r>
      <w:proofErr w:type="spellEnd"/>
      <w:r w:rsidR="005E1638" w:rsidRPr="00C57B4E">
        <w:rPr>
          <w:lang w:val="en-US"/>
        </w:rPr>
        <w:t xml:space="preserve"> </w:t>
      </w:r>
      <w:proofErr w:type="spellStart"/>
      <w:r w:rsidR="005E1638" w:rsidRPr="00C57B4E">
        <w:rPr>
          <w:lang w:val="en-US"/>
        </w:rPr>
        <w:t>deserunt</w:t>
      </w:r>
      <w:proofErr w:type="spellEnd"/>
      <w:r w:rsidR="005E1638" w:rsidRPr="00C57B4E">
        <w:rPr>
          <w:lang w:val="en-US"/>
        </w:rPr>
        <w:t xml:space="preserve"> </w:t>
      </w:r>
      <w:proofErr w:type="spellStart"/>
      <w:r w:rsidR="005E1638" w:rsidRPr="00C57B4E">
        <w:rPr>
          <w:lang w:val="en-US"/>
        </w:rPr>
        <w:t>mollit</w:t>
      </w:r>
      <w:proofErr w:type="spellEnd"/>
      <w:r w:rsidR="005E1638" w:rsidRPr="00C57B4E">
        <w:rPr>
          <w:lang w:val="en-US"/>
        </w:rPr>
        <w:t xml:space="preserve"> anim.</w:t>
      </w:r>
    </w:p>
    <w:p w14:paraId="5067AF6B" w14:textId="77777777" w:rsidR="00D473A5" w:rsidRDefault="00864C47" w:rsidP="00D473A5">
      <w:pPr>
        <w:pStyle w:val="Heading4"/>
      </w:pPr>
      <w:bookmarkStart w:id="13" w:name="_Toc129626864"/>
      <w:r>
        <w:t>A</w:t>
      </w:r>
      <w:r w:rsidRPr="00864C47">
        <w:t xml:space="preserve">ut </w:t>
      </w:r>
      <w:proofErr w:type="spellStart"/>
      <w:r w:rsidRPr="00864C47">
        <w:t>labore</w:t>
      </w:r>
      <w:proofErr w:type="spellEnd"/>
      <w:r w:rsidRPr="00864C47">
        <w:t xml:space="preserve"> et</w:t>
      </w:r>
      <w:bookmarkEnd w:id="13"/>
    </w:p>
    <w:p w14:paraId="34C171F7" w14:textId="77777777" w:rsidR="00666FD1" w:rsidRDefault="00666FD1" w:rsidP="00666FD1">
      <w:pPr>
        <w:pStyle w:val="BodyText"/>
        <w:ind w:left="708"/>
      </w:pPr>
    </w:p>
    <w:p w14:paraId="7C3DDF41" w14:textId="77777777" w:rsidR="00D473A5" w:rsidRPr="00C57B4E" w:rsidRDefault="00666FD1" w:rsidP="00950417">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w:t>
      </w:r>
      <w:r w:rsidR="00864C47" w:rsidRPr="00C57B4E">
        <w:rPr>
          <w:lang w:val="en-US"/>
        </w:rPr>
        <w:lastRenderedPageBreak/>
        <w:t xml:space="preserve">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sunt in culpa</w:t>
      </w:r>
      <w:r w:rsidR="00950417" w:rsidRPr="00C57B4E">
        <w:rPr>
          <w:lang w:val="en-US"/>
        </w:rPr>
        <w:t>.</w:t>
      </w:r>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w:t>
      </w:r>
      <w:r w:rsidR="00DF62FB" w:rsidRPr="00C57B4E">
        <w:rPr>
          <w:lang w:val="en-US"/>
        </w:rPr>
        <w:t xml:space="preserve">  </w:t>
      </w:r>
    </w:p>
    <w:p w14:paraId="6CAAA83D" w14:textId="77777777" w:rsidR="00D473A5" w:rsidRDefault="00864C47" w:rsidP="00D473A5">
      <w:pPr>
        <w:pStyle w:val="Heading4"/>
      </w:pPr>
      <w:bookmarkStart w:id="14" w:name="_Toc129626865"/>
      <w:proofErr w:type="spellStart"/>
      <w:proofErr w:type="gramStart"/>
      <w:r>
        <w:t>O</w:t>
      </w:r>
      <w:r w:rsidRPr="00864C47">
        <w:t>roident</w:t>
      </w:r>
      <w:proofErr w:type="spellEnd"/>
      <w:r w:rsidRPr="00864C47">
        <w:t xml:space="preserve">, </w:t>
      </w:r>
      <w:r>
        <w:t xml:space="preserve"> </w:t>
      </w:r>
      <w:proofErr w:type="spellStart"/>
      <w:r w:rsidRPr="00864C47">
        <w:t>proident</w:t>
      </w:r>
      <w:bookmarkEnd w:id="14"/>
      <w:proofErr w:type="spellEnd"/>
      <w:proofErr w:type="gramEnd"/>
    </w:p>
    <w:p w14:paraId="6A050E17" w14:textId="77777777" w:rsidR="00666FD1" w:rsidRDefault="00666FD1" w:rsidP="00666FD1">
      <w:pPr>
        <w:pStyle w:val="BodyText"/>
        <w:ind w:left="708"/>
      </w:pPr>
    </w:p>
    <w:p w14:paraId="5EFA71C7" w14:textId="77777777" w:rsidR="00D473A5" w:rsidRPr="00C57B4E" w:rsidRDefault="00666FD1" w:rsidP="00950417">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w:t>
      </w:r>
      <w:r w:rsidR="00DF62FB" w:rsidRPr="00C57B4E">
        <w:rPr>
          <w:lang w:val="en-US"/>
        </w:rPr>
        <w:t xml:space="preserve"> </w:t>
      </w:r>
    </w:p>
    <w:p w14:paraId="48EBCEF0" w14:textId="77777777" w:rsidR="00B66FEA" w:rsidRDefault="00864C47" w:rsidP="0068368A">
      <w:pPr>
        <w:pStyle w:val="Heading2"/>
      </w:pPr>
      <w:bookmarkStart w:id="15" w:name="_Toc129626866"/>
      <w:proofErr w:type="spellStart"/>
      <w:r>
        <w:t>Excepteur</w:t>
      </w:r>
      <w:proofErr w:type="spellEnd"/>
      <w:r>
        <w:t xml:space="preserve"> </w:t>
      </w:r>
      <w:proofErr w:type="spellStart"/>
      <w:r>
        <w:t>p</w:t>
      </w:r>
      <w:r w:rsidRPr="00864C47">
        <w:t>xcepteur</w:t>
      </w:r>
      <w:bookmarkEnd w:id="15"/>
      <w:proofErr w:type="spellEnd"/>
      <w:r w:rsidRPr="00864C47">
        <w:t xml:space="preserve"> </w:t>
      </w:r>
    </w:p>
    <w:p w14:paraId="196E9964" w14:textId="77777777" w:rsidR="00666FD1" w:rsidRDefault="00666FD1" w:rsidP="00666FD1">
      <w:pPr>
        <w:pStyle w:val="BodyText"/>
        <w:ind w:left="708"/>
      </w:pPr>
    </w:p>
    <w:p w14:paraId="42FF60C1" w14:textId="77777777" w:rsidR="00B66FEA"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w:t>
      </w:r>
      <w:r w:rsidR="00CC21A8" w:rsidRPr="00C57B4E">
        <w:rPr>
          <w:lang w:val="en-US"/>
        </w:rPr>
        <w:t>.</w:t>
      </w:r>
    </w:p>
    <w:p w14:paraId="5A2F9445" w14:textId="77777777" w:rsidR="00081A35" w:rsidRDefault="008A223D" w:rsidP="00081A35">
      <w:pPr>
        <w:pStyle w:val="Heading4"/>
      </w:pPr>
      <w:r w:rsidRPr="00C57B4E">
        <w:rPr>
          <w:lang w:val="en-US"/>
        </w:rPr>
        <w:lastRenderedPageBreak/>
        <w:t xml:space="preserve"> </w:t>
      </w:r>
      <w:bookmarkStart w:id="16" w:name="_Toc129626867"/>
      <w:proofErr w:type="spellStart"/>
      <w:r w:rsidR="00864C47">
        <w:t>A</w:t>
      </w:r>
      <w:r w:rsidR="00864C47" w:rsidRPr="00864C47">
        <w:t>sint</w:t>
      </w:r>
      <w:proofErr w:type="spellEnd"/>
      <w:r w:rsidR="00864C47" w:rsidRPr="00864C47">
        <w:t xml:space="preserve"> </w:t>
      </w:r>
      <w:proofErr w:type="spellStart"/>
      <w:r w:rsidR="00864C47" w:rsidRPr="00864C47">
        <w:t>sint</w:t>
      </w:r>
      <w:proofErr w:type="spellEnd"/>
      <w:r w:rsidR="00864C47" w:rsidRPr="00864C47">
        <w:t xml:space="preserve"> </w:t>
      </w:r>
      <w:proofErr w:type="spellStart"/>
      <w:r w:rsidR="00864C47" w:rsidRPr="00864C47">
        <w:t>sint</w:t>
      </w:r>
      <w:proofErr w:type="spellEnd"/>
      <w:r w:rsidR="00864C47" w:rsidRPr="00864C47">
        <w:t xml:space="preserve"> </w:t>
      </w:r>
      <w:proofErr w:type="spellStart"/>
      <w:r w:rsidR="00864C47" w:rsidRPr="00864C47">
        <w:t>sint</w:t>
      </w:r>
      <w:bookmarkEnd w:id="16"/>
      <w:proofErr w:type="spellEnd"/>
      <w:r w:rsidR="00374765">
        <w:tab/>
      </w:r>
    </w:p>
    <w:p w14:paraId="6E57F1D5" w14:textId="77777777" w:rsidR="00666FD1" w:rsidRDefault="00666FD1" w:rsidP="00666FD1">
      <w:pPr>
        <w:pStyle w:val="BodyText"/>
        <w:ind w:left="708"/>
      </w:pPr>
    </w:p>
    <w:p w14:paraId="3EE55F41" w14:textId="77777777" w:rsidR="007623F0" w:rsidRPr="00C57B4E" w:rsidRDefault="00666FD1" w:rsidP="00864C47">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w:t>
      </w:r>
    </w:p>
    <w:p w14:paraId="00842998" w14:textId="77777777" w:rsidR="007623F0" w:rsidRPr="00C57B4E" w:rsidRDefault="007623F0" w:rsidP="00D75BFB">
      <w:pPr>
        <w:pStyle w:val="Caption"/>
        <w:ind w:left="0" w:firstLine="0"/>
        <w:rPr>
          <w:sz w:val="24"/>
          <w:szCs w:val="24"/>
          <w:lang w:val="en-US"/>
        </w:rPr>
      </w:pPr>
    </w:p>
    <w:p w14:paraId="693C4BB0" w14:textId="4C43717D" w:rsidR="00C95BC6" w:rsidRPr="00C57B4E" w:rsidRDefault="00C95BC6" w:rsidP="00C95BC6">
      <w:pPr>
        <w:pStyle w:val="Caption"/>
        <w:rPr>
          <w:sz w:val="24"/>
          <w:szCs w:val="24"/>
          <w:lang w:val="en-US"/>
        </w:rPr>
      </w:pPr>
      <w:bookmarkStart w:id="17" w:name="_Toc355852187"/>
      <w:proofErr w:type="spellStart"/>
      <w:r w:rsidRPr="00C57B4E">
        <w:rPr>
          <w:sz w:val="24"/>
          <w:szCs w:val="24"/>
          <w:lang w:val="en-US"/>
        </w:rPr>
        <w:t>Rysunek</w:t>
      </w:r>
      <w:proofErr w:type="spellEnd"/>
      <w:r w:rsidRPr="00C57B4E">
        <w:rPr>
          <w:sz w:val="24"/>
          <w:szCs w:val="24"/>
          <w:lang w:val="en-US"/>
        </w:rPr>
        <w:t xml:space="preserve"> </w:t>
      </w:r>
      <w:r w:rsidR="007303EC">
        <w:rPr>
          <w:sz w:val="24"/>
          <w:szCs w:val="24"/>
          <w:lang w:val="en-US"/>
        </w:rPr>
        <w:fldChar w:fldCharType="begin"/>
      </w:r>
      <w:r w:rsidR="007303EC">
        <w:rPr>
          <w:sz w:val="24"/>
          <w:szCs w:val="24"/>
          <w:lang w:val="en-US"/>
        </w:rPr>
        <w:instrText xml:space="preserve"> SEQ Rysunek \* ARABIC </w:instrText>
      </w:r>
      <w:r w:rsidR="007303EC">
        <w:rPr>
          <w:sz w:val="24"/>
          <w:szCs w:val="24"/>
          <w:lang w:val="en-US"/>
        </w:rPr>
        <w:fldChar w:fldCharType="separate"/>
      </w:r>
      <w:r w:rsidR="0041402C">
        <w:rPr>
          <w:noProof/>
          <w:sz w:val="24"/>
          <w:szCs w:val="24"/>
          <w:lang w:val="en-US"/>
        </w:rPr>
        <w:t>12</w:t>
      </w:r>
      <w:r w:rsidR="007303EC">
        <w:rPr>
          <w:sz w:val="24"/>
          <w:szCs w:val="24"/>
          <w:lang w:val="en-US"/>
        </w:rPr>
        <w:fldChar w:fldCharType="end"/>
      </w:r>
      <w:r w:rsidRPr="00C57B4E">
        <w:rPr>
          <w:sz w:val="24"/>
          <w:szCs w:val="24"/>
          <w:lang w:val="en-US"/>
        </w:rPr>
        <w:t xml:space="preserve">. </w:t>
      </w:r>
      <w:r w:rsidR="00864C47" w:rsidRPr="00C57B4E">
        <w:rPr>
          <w:sz w:val="24"/>
          <w:szCs w:val="24"/>
          <w:lang w:val="en-US"/>
        </w:rPr>
        <w:t xml:space="preserve">Lorem ipsum dolor sit </w:t>
      </w:r>
      <w:proofErr w:type="spellStart"/>
      <w:r w:rsidR="00864C47" w:rsidRPr="00C57B4E">
        <w:rPr>
          <w:sz w:val="24"/>
          <w:szCs w:val="24"/>
          <w:lang w:val="en-US"/>
        </w:rPr>
        <w:t>amet</w:t>
      </w:r>
      <w:proofErr w:type="spellEnd"/>
      <w:r w:rsidR="00864C47" w:rsidRPr="00C57B4E">
        <w:rPr>
          <w:sz w:val="24"/>
          <w:szCs w:val="24"/>
          <w:lang w:val="en-US"/>
        </w:rPr>
        <w:t xml:space="preserve">, </w:t>
      </w:r>
      <w:proofErr w:type="spellStart"/>
      <w:r w:rsidR="00864C47" w:rsidRPr="00C57B4E">
        <w:rPr>
          <w:sz w:val="24"/>
          <w:szCs w:val="24"/>
          <w:lang w:val="en-US"/>
        </w:rPr>
        <w:t>consectetur</w:t>
      </w:r>
      <w:bookmarkEnd w:id="17"/>
      <w:proofErr w:type="spellEnd"/>
      <w:r w:rsidR="00485FEE">
        <w:rPr>
          <w:sz w:val="24"/>
          <w:szCs w:val="24"/>
          <w:lang w:val="en-US"/>
        </w:rPr>
        <w:t>.</w:t>
      </w:r>
    </w:p>
    <w:p w14:paraId="493083DE" w14:textId="77777777" w:rsidR="00864C47" w:rsidRPr="00C57B4E" w:rsidRDefault="00864C47" w:rsidP="00864C47">
      <w:pPr>
        <w:rPr>
          <w:lang w:val="en-US"/>
        </w:rPr>
      </w:pPr>
    </w:p>
    <w:p w14:paraId="653FB449" w14:textId="76A9FDA5" w:rsidR="0001729A" w:rsidRDefault="00E17218" w:rsidP="00864C47">
      <w:pPr>
        <w:pStyle w:val="BodyText"/>
        <w:jc w:val="center"/>
        <w:rPr>
          <w:rFonts w:cs="Arial"/>
        </w:rPr>
      </w:pPr>
      <w:r>
        <w:rPr>
          <w:noProof/>
        </w:rPr>
        <w:drawing>
          <wp:inline distT="0" distB="0" distL="0" distR="0" wp14:anchorId="61D564DF" wp14:editId="66FC432D">
            <wp:extent cx="3836035" cy="2131695"/>
            <wp:effectExtent l="38100" t="0" r="12065" b="0"/>
            <wp:docPr id="1" name="Organisation Chart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57F45026" w14:textId="77777777" w:rsidR="00C95BC6" w:rsidRPr="00C57B4E" w:rsidRDefault="005349E2">
      <w:pPr>
        <w:pStyle w:val="BodyText"/>
        <w:rPr>
          <w:rFonts w:cs="Arial"/>
          <w:sz w:val="20"/>
          <w:szCs w:val="20"/>
          <w:lang w:val="en-US"/>
        </w:rPr>
      </w:pPr>
      <w:proofErr w:type="spellStart"/>
      <w:r w:rsidRPr="00C57B4E">
        <w:rPr>
          <w:b/>
          <w:sz w:val="20"/>
          <w:szCs w:val="20"/>
          <w:lang w:val="en-US"/>
        </w:rPr>
        <w:t>Źródło</w:t>
      </w:r>
      <w:proofErr w:type="spellEnd"/>
      <w:r w:rsidRPr="00C57B4E">
        <w:rPr>
          <w:b/>
          <w:sz w:val="20"/>
          <w:szCs w:val="20"/>
          <w:lang w:val="en-US"/>
        </w:rPr>
        <w:t xml:space="preserve">: </w:t>
      </w:r>
      <w:proofErr w:type="spellStart"/>
      <w:r w:rsidRPr="00066FB5">
        <w:rPr>
          <w:bCs/>
          <w:sz w:val="20"/>
          <w:szCs w:val="20"/>
          <w:lang w:val="en-US"/>
        </w:rPr>
        <w:t>Opracowanie</w:t>
      </w:r>
      <w:proofErr w:type="spellEnd"/>
      <w:r w:rsidRPr="00066FB5">
        <w:rPr>
          <w:bCs/>
          <w:sz w:val="20"/>
          <w:szCs w:val="20"/>
          <w:lang w:val="en-US"/>
        </w:rPr>
        <w:t xml:space="preserve"> </w:t>
      </w:r>
      <w:proofErr w:type="spellStart"/>
      <w:r w:rsidRPr="00066FB5">
        <w:rPr>
          <w:bCs/>
          <w:sz w:val="20"/>
          <w:szCs w:val="20"/>
          <w:lang w:val="en-US"/>
        </w:rPr>
        <w:t>własne</w:t>
      </w:r>
      <w:proofErr w:type="spellEnd"/>
      <w:r w:rsidR="00485FEE" w:rsidRPr="00066FB5">
        <w:rPr>
          <w:bCs/>
          <w:sz w:val="20"/>
          <w:szCs w:val="20"/>
          <w:lang w:val="en-US"/>
        </w:rPr>
        <w:t>.</w:t>
      </w:r>
    </w:p>
    <w:p w14:paraId="52B3B6C4" w14:textId="77777777" w:rsidR="00C95BC6" w:rsidRPr="00C57B4E" w:rsidRDefault="00C95BC6">
      <w:pPr>
        <w:pStyle w:val="BodyText"/>
        <w:rPr>
          <w:lang w:val="en-US"/>
        </w:rPr>
      </w:pPr>
    </w:p>
    <w:p w14:paraId="53776BCC" w14:textId="77777777" w:rsidR="00E565E1" w:rsidRPr="00C57B4E" w:rsidRDefault="0001729A">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est</w:t>
      </w:r>
      <w:r w:rsidR="00645629" w:rsidRPr="00C57B4E">
        <w:rPr>
          <w:lang w:val="en-US"/>
        </w:rPr>
        <w:t xml:space="preserve">. </w:t>
      </w:r>
    </w:p>
    <w:p w14:paraId="276F4ED9" w14:textId="77777777" w:rsidR="004B3225" w:rsidRDefault="008A223D" w:rsidP="004B3225">
      <w:pPr>
        <w:pStyle w:val="Heading4"/>
      </w:pPr>
      <w:r w:rsidRPr="00C57B4E">
        <w:rPr>
          <w:lang w:val="en-US"/>
        </w:rPr>
        <w:lastRenderedPageBreak/>
        <w:t xml:space="preserve"> </w:t>
      </w:r>
      <w:bookmarkStart w:id="18" w:name="_Toc129626868"/>
      <w:proofErr w:type="spellStart"/>
      <w:r w:rsidR="00864C47">
        <w:t>Abcc</w:t>
      </w:r>
      <w:proofErr w:type="spellEnd"/>
      <w:r w:rsidR="00864C47">
        <w:t xml:space="preserve"> </w:t>
      </w:r>
      <w:proofErr w:type="spellStart"/>
      <w:r w:rsidR="00864C47">
        <w:t>ccsscssc</w:t>
      </w:r>
      <w:proofErr w:type="spellEnd"/>
      <w:r w:rsidR="00864C47">
        <w:t xml:space="preserve"> </w:t>
      </w:r>
      <w:proofErr w:type="spellStart"/>
      <w:r w:rsidR="00864C47">
        <w:t>sdsd</w:t>
      </w:r>
      <w:r w:rsidR="004B3225">
        <w:t>za</w:t>
      </w:r>
      <w:bookmarkEnd w:id="18"/>
      <w:proofErr w:type="spellEnd"/>
    </w:p>
    <w:p w14:paraId="74309739" w14:textId="77777777" w:rsidR="00666FD1" w:rsidRDefault="00666FD1" w:rsidP="00666FD1">
      <w:pPr>
        <w:pStyle w:val="BodyText"/>
        <w:ind w:left="708"/>
      </w:pPr>
    </w:p>
    <w:p w14:paraId="07264EFC" w14:textId="77777777" w:rsidR="004B3225"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99543A" w:rsidRPr="00C57B4E">
        <w:rPr>
          <w:lang w:val="en-US"/>
        </w:rPr>
        <w:t>.</w:t>
      </w:r>
    </w:p>
    <w:p w14:paraId="63B0D4F7" w14:textId="77777777" w:rsidR="00E565E1" w:rsidRDefault="00864C47" w:rsidP="00E565E1">
      <w:pPr>
        <w:pStyle w:val="Heading4"/>
      </w:pPr>
      <w:bookmarkStart w:id="19" w:name="_Toc129626869"/>
      <w:proofErr w:type="spellStart"/>
      <w:r>
        <w:t>Kdsjdjs</w:t>
      </w:r>
      <w:proofErr w:type="spellEnd"/>
      <w:r>
        <w:t xml:space="preserve"> </w:t>
      </w:r>
      <w:proofErr w:type="spellStart"/>
      <w:r>
        <w:t>adsdfs</w:t>
      </w:r>
      <w:proofErr w:type="spellEnd"/>
      <w:r>
        <w:t xml:space="preserve"> </w:t>
      </w:r>
      <w:proofErr w:type="spellStart"/>
      <w:r>
        <w:t>dfsdf</w:t>
      </w:r>
      <w:r w:rsidR="00E565E1">
        <w:t>h</w:t>
      </w:r>
      <w:bookmarkEnd w:id="19"/>
      <w:proofErr w:type="spellEnd"/>
    </w:p>
    <w:p w14:paraId="11E6E325" w14:textId="77777777" w:rsidR="00666FD1" w:rsidRDefault="00666FD1" w:rsidP="00666FD1">
      <w:pPr>
        <w:pStyle w:val="BodyText"/>
        <w:ind w:left="708"/>
      </w:pPr>
    </w:p>
    <w:p w14:paraId="61A4CCFE" w14:textId="77777777" w:rsidR="00297390"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w:t>
      </w:r>
      <w:r w:rsidR="00785BDC">
        <w:rPr>
          <w:rStyle w:val="FootnoteReference"/>
        </w:rPr>
        <w:footnoteReference w:id="27"/>
      </w:r>
      <w:r w:rsidR="00785BDC" w:rsidRPr="00C57B4E">
        <w:rPr>
          <w:lang w:val="en-US"/>
        </w:rPr>
        <w:t xml:space="preserve"> </w:t>
      </w:r>
      <w:r w:rsidR="00785BDC">
        <w:rPr>
          <w:rStyle w:val="FootnoteReference"/>
        </w:rPr>
        <w:footnoteReference w:id="28"/>
      </w:r>
    </w:p>
    <w:p w14:paraId="0A592237" w14:textId="77777777" w:rsidR="003A63BE" w:rsidRPr="00C57B4E" w:rsidRDefault="00864C47">
      <w:pPr>
        <w:pStyle w:val="BodyText"/>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188247B6" w14:textId="77777777" w:rsidR="003A63BE" w:rsidRPr="00C57B4E" w:rsidRDefault="00C135E4">
      <w:pPr>
        <w:pStyle w:val="BodyText"/>
        <w:rPr>
          <w:lang w:val="en-US"/>
        </w:rPr>
      </w:pPr>
      <w:r w:rsidRPr="00C57B4E">
        <w:rPr>
          <w:lang w:val="en-US"/>
        </w:rPr>
        <w:lastRenderedPageBreak/>
        <w:tab/>
      </w:r>
      <w:r w:rsidR="00193BA4" w:rsidRPr="00C57B4E">
        <w:rPr>
          <w:lang w:val="en-US"/>
        </w:rPr>
        <w:t xml:space="preserve">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465026" w:rsidRPr="00C57B4E">
        <w:rPr>
          <w:lang w:val="en-US"/>
        </w:rPr>
        <w:t xml:space="preserve">. </w:t>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w:t>
      </w:r>
      <w:proofErr w:type="spellStart"/>
      <w:r w:rsidR="00FF4CF0" w:rsidRPr="00C57B4E">
        <w:rPr>
          <w:lang w:val="en-US"/>
        </w:rPr>
        <w:t>ea</w:t>
      </w:r>
      <w:proofErr w:type="spellEnd"/>
      <w:r w:rsidR="00FF4CF0" w:rsidRPr="00C57B4E">
        <w:rPr>
          <w:lang w:val="en-US"/>
        </w:rPr>
        <w:t xml:space="preserve"> </w:t>
      </w:r>
      <w:proofErr w:type="spellStart"/>
      <w:r w:rsidR="00FF4CF0" w:rsidRPr="00C57B4E">
        <w:rPr>
          <w:lang w:val="en-US"/>
        </w:rPr>
        <w:t>commodo</w:t>
      </w:r>
      <w:proofErr w:type="spellEnd"/>
      <w:r w:rsidR="00FF4CF0" w:rsidRPr="00C57B4E">
        <w:rPr>
          <w:lang w:val="en-US"/>
        </w:rPr>
        <w:t xml:space="preserve"> </w:t>
      </w:r>
      <w:proofErr w:type="spellStart"/>
      <w:r w:rsidR="00FF4CF0" w:rsidRPr="00C57B4E">
        <w:rPr>
          <w:lang w:val="en-US"/>
        </w:rPr>
        <w:t>consequat</w:t>
      </w:r>
      <w:proofErr w:type="spellEnd"/>
      <w:r w:rsidR="00FF4CF0" w:rsidRPr="00C57B4E">
        <w:rPr>
          <w:lang w:val="en-US"/>
        </w:rPr>
        <w:t xml:space="preserve">. Duis </w:t>
      </w:r>
      <w:proofErr w:type="spellStart"/>
      <w:r w:rsidR="00FF4CF0" w:rsidRPr="00C57B4E">
        <w:rPr>
          <w:lang w:val="en-US"/>
        </w:rPr>
        <w:t>aute</w:t>
      </w:r>
      <w:proofErr w:type="spellEnd"/>
      <w:r w:rsidR="00FF4CF0" w:rsidRPr="00C57B4E">
        <w:rPr>
          <w:lang w:val="en-US"/>
        </w:rPr>
        <w:t xml:space="preserve"> </w:t>
      </w:r>
      <w:proofErr w:type="spellStart"/>
      <w:r w:rsidR="00FF4CF0" w:rsidRPr="00C57B4E">
        <w:rPr>
          <w:lang w:val="en-US"/>
        </w:rPr>
        <w:t>irure</w:t>
      </w:r>
      <w:proofErr w:type="spellEnd"/>
      <w:r w:rsidR="00FF4CF0" w:rsidRPr="00C57B4E">
        <w:rPr>
          <w:lang w:val="en-US"/>
        </w:rPr>
        <w:t xml:space="preserve"> dolor in </w:t>
      </w:r>
      <w:proofErr w:type="spellStart"/>
      <w:r w:rsidR="00FF4CF0" w:rsidRPr="00C57B4E">
        <w:rPr>
          <w:lang w:val="en-US"/>
        </w:rPr>
        <w:t>reprehenderit</w:t>
      </w:r>
      <w:proofErr w:type="spellEnd"/>
      <w:r w:rsidR="00FF4CF0" w:rsidRPr="00C57B4E">
        <w:rPr>
          <w:lang w:val="en-US"/>
        </w:rPr>
        <w:t xml:space="preserve"> in </w:t>
      </w:r>
      <w:proofErr w:type="spellStart"/>
      <w:r w:rsidR="00FF4CF0" w:rsidRPr="00C57B4E">
        <w:rPr>
          <w:lang w:val="en-US"/>
        </w:rPr>
        <w:t>voluptate</w:t>
      </w:r>
      <w:proofErr w:type="spellEnd"/>
      <w:r w:rsidR="00FF4CF0" w:rsidRPr="00C57B4E">
        <w:rPr>
          <w:lang w:val="en-US"/>
        </w:rPr>
        <w:t xml:space="preserve"> </w:t>
      </w:r>
      <w:proofErr w:type="spellStart"/>
      <w:r w:rsidR="00FF4CF0" w:rsidRPr="00C57B4E">
        <w:rPr>
          <w:lang w:val="en-US"/>
        </w:rPr>
        <w:t>velit</w:t>
      </w:r>
      <w:proofErr w:type="spellEnd"/>
      <w:r w:rsidR="00FF4CF0" w:rsidRPr="00C57B4E">
        <w:rPr>
          <w:lang w:val="en-US"/>
        </w:rPr>
        <w:t xml:space="preserve"> </w:t>
      </w:r>
      <w:proofErr w:type="spellStart"/>
      <w:r w:rsidR="00FF4CF0" w:rsidRPr="00C57B4E">
        <w:rPr>
          <w:lang w:val="en-US"/>
        </w:rPr>
        <w:t>esse</w:t>
      </w:r>
      <w:proofErr w:type="spellEnd"/>
      <w:r w:rsidR="00FF4CF0" w:rsidRPr="00C57B4E">
        <w:rPr>
          <w:lang w:val="en-US"/>
        </w:rPr>
        <w:t xml:space="preserve"> </w:t>
      </w:r>
      <w:proofErr w:type="spellStart"/>
      <w:r w:rsidR="00FF4CF0" w:rsidRPr="00C57B4E">
        <w:rPr>
          <w:lang w:val="en-US"/>
        </w:rPr>
        <w:t>cillum</w:t>
      </w:r>
      <w:proofErr w:type="spellEnd"/>
      <w:r w:rsidR="00FF4CF0" w:rsidRPr="00C57B4E">
        <w:rPr>
          <w:lang w:val="en-US"/>
        </w:rPr>
        <w:t xml:space="preserve"> dolore </w:t>
      </w:r>
      <w:proofErr w:type="spellStart"/>
      <w:r w:rsidR="00FF4CF0" w:rsidRPr="00C57B4E">
        <w:rPr>
          <w:lang w:val="en-US"/>
        </w:rPr>
        <w:t>eu</w:t>
      </w:r>
      <w:proofErr w:type="spellEnd"/>
      <w:r w:rsidR="00FF4CF0" w:rsidRPr="00C57B4E">
        <w:rPr>
          <w:lang w:val="en-US"/>
        </w:rPr>
        <w:t xml:space="preserve"> </w:t>
      </w:r>
      <w:proofErr w:type="spellStart"/>
      <w:r w:rsidR="00FF4CF0" w:rsidRPr="00C57B4E">
        <w:rPr>
          <w:lang w:val="en-US"/>
        </w:rPr>
        <w:t>fugiat</w:t>
      </w:r>
      <w:proofErr w:type="spellEnd"/>
      <w:r w:rsidR="00FF4CF0" w:rsidRPr="00C57B4E">
        <w:rPr>
          <w:lang w:val="en-US"/>
        </w:rPr>
        <w:t xml:space="preserve"> </w:t>
      </w:r>
      <w:proofErr w:type="spellStart"/>
      <w:r w:rsidR="00FF4CF0" w:rsidRPr="00C57B4E">
        <w:rPr>
          <w:lang w:val="en-US"/>
        </w:rPr>
        <w:t>nulla</w:t>
      </w:r>
      <w:proofErr w:type="spellEnd"/>
      <w:r w:rsidR="00FF4CF0" w:rsidRPr="00C57B4E">
        <w:rPr>
          <w:lang w:val="en-US"/>
        </w:rPr>
        <w:t xml:space="preserve"> </w:t>
      </w:r>
      <w:proofErr w:type="spellStart"/>
      <w:r w:rsidR="00FF4CF0" w:rsidRPr="00C57B4E">
        <w:rPr>
          <w:lang w:val="en-US"/>
        </w:rPr>
        <w:t>pariatur</w:t>
      </w:r>
      <w:proofErr w:type="spellEnd"/>
      <w:r w:rsidR="00942004" w:rsidRPr="00C57B4E">
        <w:rPr>
          <w:lang w:val="en-US"/>
        </w:rPr>
        <w:t xml:space="preserve">. </w:t>
      </w:r>
    </w:p>
    <w:p w14:paraId="5905DFA4" w14:textId="77777777" w:rsidR="007B0711" w:rsidRPr="00C57B4E" w:rsidRDefault="006A4F33">
      <w:pPr>
        <w:pStyle w:val="BodyText"/>
        <w:rPr>
          <w:lang w:val="en-US"/>
        </w:rPr>
      </w:pPr>
      <w:r w:rsidRPr="00C57B4E">
        <w:rPr>
          <w:lang w:val="en-US"/>
        </w:rPr>
        <w:tab/>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ea</w:t>
      </w:r>
      <w:r w:rsidR="007B0711" w:rsidRPr="00C57B4E">
        <w:rPr>
          <w:lang w:val="en-US"/>
        </w:rPr>
        <w:t>.</w:t>
      </w:r>
    </w:p>
    <w:p w14:paraId="51617E34" w14:textId="77777777" w:rsidR="006535C6" w:rsidRDefault="006E1476" w:rsidP="006535C6">
      <w:pPr>
        <w:pStyle w:val="BodyText"/>
      </w:pPr>
      <w:r w:rsidRPr="00C57B4E">
        <w:rPr>
          <w:rFonts w:cs="Arial"/>
          <w:b/>
          <w:bCs/>
          <w:kern w:val="32"/>
          <w:sz w:val="40"/>
          <w:szCs w:val="40"/>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AB419F">
        <w:t>.</w:t>
      </w:r>
    </w:p>
    <w:p w14:paraId="243372C0" w14:textId="77777777" w:rsidR="00416A75" w:rsidRDefault="00CB3972" w:rsidP="00416A75">
      <w:pPr>
        <w:pStyle w:val="Heading4"/>
      </w:pPr>
      <w:r>
        <w:t xml:space="preserve"> </w:t>
      </w:r>
      <w:bookmarkStart w:id="20" w:name="_Toc129626870"/>
      <w:proofErr w:type="spellStart"/>
      <w:r w:rsidR="006D7F80">
        <w:t>Loriem</w:t>
      </w:r>
      <w:proofErr w:type="spellEnd"/>
      <w:r w:rsidR="006D7F80">
        <w:t xml:space="preserve"> lori </w:t>
      </w:r>
      <w:proofErr w:type="spellStart"/>
      <w:r w:rsidR="006D7F80">
        <w:t>trinume</w:t>
      </w:r>
      <w:proofErr w:type="spellEnd"/>
      <w:r w:rsidR="006D7F80">
        <w:t xml:space="preserve"> </w:t>
      </w:r>
      <w:proofErr w:type="spellStart"/>
      <w:r w:rsidR="006D7F80">
        <w:t>trie</w:t>
      </w:r>
      <w:bookmarkEnd w:id="20"/>
      <w:proofErr w:type="spellEnd"/>
    </w:p>
    <w:p w14:paraId="64C5EBC4" w14:textId="77777777" w:rsidR="00666FD1" w:rsidRDefault="00666FD1" w:rsidP="00666FD1">
      <w:pPr>
        <w:pStyle w:val="BodyText"/>
        <w:ind w:left="708"/>
      </w:pPr>
    </w:p>
    <w:p w14:paraId="17F2AB00" w14:textId="77777777" w:rsidR="00416A75" w:rsidRPr="00C57B4E" w:rsidRDefault="00666FD1" w:rsidP="00416A75">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w:t>
      </w:r>
      <w:r w:rsidR="007B0711" w:rsidRPr="00C57B4E">
        <w:rPr>
          <w:lang w:val="en-US"/>
        </w:rPr>
        <w:lastRenderedPageBreak/>
        <w:t xml:space="preserve">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37E2D" w:rsidRPr="00C57B4E">
        <w:rPr>
          <w:lang w:val="en-US"/>
        </w:rPr>
        <w:t>.</w:t>
      </w:r>
    </w:p>
    <w:p w14:paraId="5396EEF3" w14:textId="77777777" w:rsidR="00263914" w:rsidRDefault="00A37E2D" w:rsidP="006535C6">
      <w:pPr>
        <w:pStyle w:val="BodyText"/>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t>.</w:t>
      </w:r>
      <w:r w:rsidR="000A3FC1">
        <w:t xml:space="preserve"> </w:t>
      </w:r>
    </w:p>
    <w:p w14:paraId="6059B2D9" w14:textId="77777777" w:rsidR="008C3779" w:rsidRDefault="006D7F80" w:rsidP="0007212B">
      <w:pPr>
        <w:pStyle w:val="Heading2"/>
      </w:pPr>
      <w:bookmarkStart w:id="21" w:name="_Toc129626871"/>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bookmarkEnd w:id="21"/>
      <w:proofErr w:type="spellEnd"/>
      <w:r w:rsidR="008C3779">
        <w:t xml:space="preserve"> </w:t>
      </w:r>
    </w:p>
    <w:p w14:paraId="6C2F0F1D" w14:textId="77777777" w:rsidR="00666FD1" w:rsidRDefault="00666FD1" w:rsidP="00666FD1">
      <w:pPr>
        <w:pStyle w:val="BodyText"/>
        <w:ind w:left="708"/>
      </w:pPr>
    </w:p>
    <w:p w14:paraId="6463B508" w14:textId="77777777" w:rsidR="001D1F24" w:rsidRPr="001D1F24" w:rsidRDefault="00666FD1" w:rsidP="001D1F24">
      <w:pPr>
        <w:pStyle w:val="BodyText"/>
      </w:pPr>
      <w: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1D1F24">
        <w:t>.</w:t>
      </w:r>
    </w:p>
    <w:p w14:paraId="6024EA84" w14:textId="77777777" w:rsidR="0007212B" w:rsidRDefault="002128C8" w:rsidP="001D1F24">
      <w:pPr>
        <w:pStyle w:val="Heading4"/>
      </w:pPr>
      <w:bookmarkStart w:id="22" w:name="_Toc129626872"/>
      <w:proofErr w:type="spellStart"/>
      <w:r w:rsidRPr="002128C8">
        <w:t>Duis</w:t>
      </w:r>
      <w:proofErr w:type="spellEnd"/>
      <w:r w:rsidRPr="002128C8">
        <w:t xml:space="preserve"> </w:t>
      </w:r>
      <w:proofErr w:type="spellStart"/>
      <w:r>
        <w:t>duis</w:t>
      </w:r>
      <w:proofErr w:type="spellEnd"/>
      <w:r>
        <w:t xml:space="preserve"> </w:t>
      </w:r>
      <w:proofErr w:type="spellStart"/>
      <w:r>
        <w:t>duis</w:t>
      </w:r>
      <w:proofErr w:type="spellEnd"/>
      <w:r>
        <w:t xml:space="preserve"> </w:t>
      </w:r>
      <w:proofErr w:type="spellStart"/>
      <w:r>
        <w:t>duis</w:t>
      </w:r>
      <w:bookmarkEnd w:id="22"/>
      <w:proofErr w:type="spellEnd"/>
    </w:p>
    <w:p w14:paraId="0345B867" w14:textId="77777777" w:rsidR="00666FD1" w:rsidRDefault="00666FD1" w:rsidP="00666FD1">
      <w:pPr>
        <w:pStyle w:val="BodyText"/>
        <w:ind w:left="708"/>
      </w:pPr>
    </w:p>
    <w:p w14:paraId="24BFF0DB" w14:textId="77777777" w:rsidR="00601164" w:rsidRPr="00C57B4E" w:rsidRDefault="00666FD1">
      <w:pPr>
        <w:pStyle w:val="BodyText"/>
        <w:rPr>
          <w:highlight w:val="yellow"/>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w:t>
      </w:r>
      <w:r w:rsidR="008532B7">
        <w:rPr>
          <w:rStyle w:val="FootnoteReference"/>
        </w:rPr>
        <w:footnoteReference w:id="29"/>
      </w:r>
      <w:r w:rsidR="00AB3068"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lastRenderedPageBreak/>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 xml:space="preserve">. </w:t>
      </w:r>
      <w:r w:rsidR="008532B7">
        <w:rPr>
          <w:rStyle w:val="FootnoteReference"/>
        </w:rPr>
        <w:footnoteReference w:id="30"/>
      </w:r>
      <w:r w:rsidR="00601164" w:rsidRPr="00C57B4E">
        <w:rPr>
          <w:lang w:val="en-US"/>
        </w:rPr>
        <w:t xml:space="preserve"> </w:t>
      </w:r>
    </w:p>
    <w:p w14:paraId="7287C631" w14:textId="77777777" w:rsidR="00AA59F4" w:rsidRPr="00C57B4E" w:rsidRDefault="00256D42">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C30E7B" w:rsidRPr="00C57B4E">
        <w:rPr>
          <w:lang w:val="en-US"/>
        </w:rPr>
        <w:t>.</w:t>
      </w:r>
      <w:r w:rsidR="00492A76"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8C3779" w:rsidRPr="00C57B4E">
        <w:rPr>
          <w:lang w:val="en-US"/>
        </w:rPr>
        <w:t>.</w:t>
      </w:r>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w:t>
      </w:r>
    </w:p>
    <w:p w14:paraId="5DCB4554" w14:textId="77777777" w:rsidR="005F06BB" w:rsidRPr="00C57B4E" w:rsidRDefault="005F06BB">
      <w:pPr>
        <w:pStyle w:val="BodyText"/>
        <w:rPr>
          <w:lang w:val="en-US"/>
        </w:rPr>
      </w:pPr>
    </w:p>
    <w:p w14:paraId="5A2F8759" w14:textId="77777777" w:rsidR="007B0711" w:rsidRDefault="004D4683" w:rsidP="004D4683">
      <w:pPr>
        <w:pStyle w:val="Heading1"/>
        <w:rPr>
          <w:lang w:val="en-US"/>
        </w:rPr>
      </w:pPr>
      <w:bookmarkStart w:id="23" w:name="_Toc129626873"/>
      <w:proofErr w:type="spellStart"/>
      <w:r>
        <w:rPr>
          <w:lang w:val="en-US"/>
        </w:rPr>
        <w:t>Metodyka</w:t>
      </w:r>
      <w:bookmarkEnd w:id="23"/>
      <w:proofErr w:type="spellEnd"/>
    </w:p>
    <w:p w14:paraId="6C684762" w14:textId="77777777" w:rsidR="004D4683" w:rsidRPr="004D4683" w:rsidRDefault="004D4683" w:rsidP="004D4683">
      <w:pPr>
        <w:pStyle w:val="Heading1"/>
        <w:rPr>
          <w:lang w:val="en-US"/>
        </w:rPr>
      </w:pPr>
      <w:r>
        <w:rPr>
          <w:lang w:val="en-US"/>
        </w:rPr>
        <w:t xml:space="preserve"> </w:t>
      </w:r>
      <w:bookmarkStart w:id="24" w:name="_Toc129626874"/>
      <w:proofErr w:type="spellStart"/>
      <w:r>
        <w:rPr>
          <w:lang w:val="en-US"/>
        </w:rPr>
        <w:t>Wnioski</w:t>
      </w:r>
      <w:bookmarkEnd w:id="24"/>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77777777" w:rsidR="007B0711" w:rsidRPr="00C57B4E" w:rsidRDefault="007B0711">
      <w:pPr>
        <w:pStyle w:val="BodyText"/>
        <w:rPr>
          <w:lang w:val="en-US"/>
        </w:rPr>
      </w:pP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25" w:name="_Toc129626875"/>
      <w:r w:rsidRPr="00C57B4E">
        <w:rPr>
          <w:lang w:val="en-US"/>
        </w:rPr>
        <w:t>Zakończenie</w:t>
      </w:r>
      <w:bookmarkEnd w:id="25"/>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w:t>
      </w:r>
      <w:r w:rsidR="007B0711" w:rsidRPr="00C57B4E">
        <w:rPr>
          <w:lang w:val="en-US"/>
        </w:rPr>
        <w:lastRenderedPageBreak/>
        <w:t xml:space="preserve">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77777777" w:rsidR="000E39E2" w:rsidRDefault="007B0711">
      <w:pPr>
        <w:pStyle w:val="BodyText"/>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roofErr w:type="spellStart"/>
      <w:r w:rsidRPr="00193BA4">
        <w:t>Duis</w:t>
      </w:r>
      <w:proofErr w:type="spellEnd"/>
      <w:r w:rsidRPr="00193BA4">
        <w:t xml:space="preserve"> </w:t>
      </w:r>
      <w:proofErr w:type="spellStart"/>
      <w:r w:rsidRPr="00193BA4">
        <w:t>aute</w:t>
      </w:r>
      <w:proofErr w:type="spellEnd"/>
      <w:r w:rsidRPr="00193BA4">
        <w:t xml:space="preserve"> </w:t>
      </w:r>
      <w:proofErr w:type="spellStart"/>
      <w:r w:rsidRPr="00193BA4">
        <w:t>irure</w:t>
      </w:r>
      <w:proofErr w:type="spellEnd"/>
      <w:r w:rsidRPr="00193BA4">
        <w:t xml:space="preserve"> </w:t>
      </w:r>
      <w:proofErr w:type="spellStart"/>
      <w:r w:rsidRPr="00193BA4">
        <w:t>dolor</w:t>
      </w:r>
      <w:proofErr w:type="spellEnd"/>
      <w:r w:rsidRPr="00193BA4">
        <w:t xml:space="preserve"> in </w:t>
      </w:r>
      <w:proofErr w:type="spellStart"/>
      <w:r w:rsidRPr="00193BA4">
        <w:t>reprehenderit</w:t>
      </w:r>
      <w:proofErr w:type="spellEnd"/>
      <w:r w:rsidRPr="00193BA4">
        <w:t xml:space="preserve"> in </w:t>
      </w:r>
      <w:proofErr w:type="spellStart"/>
      <w:r w:rsidRPr="00193BA4">
        <w:t>voluptate</w:t>
      </w:r>
      <w:proofErr w:type="spellEnd"/>
      <w:r w:rsidRPr="00193BA4">
        <w:t xml:space="preserve"> </w:t>
      </w:r>
      <w:proofErr w:type="spellStart"/>
      <w:r w:rsidRPr="00193BA4">
        <w:t>velit</w:t>
      </w:r>
      <w:proofErr w:type="spellEnd"/>
      <w:r w:rsidRPr="00193BA4">
        <w:t xml:space="preserve"> </w:t>
      </w:r>
      <w:proofErr w:type="spellStart"/>
      <w:r w:rsidRPr="00193BA4">
        <w:t>esse</w:t>
      </w:r>
      <w:proofErr w:type="spellEnd"/>
      <w:r w:rsidRPr="00193BA4">
        <w:t xml:space="preserve"> </w:t>
      </w:r>
      <w:proofErr w:type="spellStart"/>
      <w:r w:rsidRPr="00193BA4">
        <w:t>cillum</w:t>
      </w:r>
      <w:proofErr w:type="spellEnd"/>
      <w:r w:rsidRPr="00193BA4">
        <w:t xml:space="preserve"> </w:t>
      </w:r>
      <w:proofErr w:type="spellStart"/>
      <w:r w:rsidRPr="00193BA4">
        <w:t>dolore</w:t>
      </w:r>
      <w:proofErr w:type="spellEnd"/>
      <w:r w:rsidRPr="00193BA4">
        <w:t xml:space="preserve"> </w:t>
      </w:r>
      <w:proofErr w:type="spellStart"/>
      <w:r w:rsidRPr="00193BA4">
        <w:t>eu</w:t>
      </w:r>
      <w:proofErr w:type="spellEnd"/>
      <w:r w:rsidRPr="00193BA4">
        <w:t xml:space="preserve"> </w:t>
      </w:r>
      <w:proofErr w:type="spellStart"/>
      <w:r w:rsidRPr="00193BA4">
        <w:t>fugiat</w:t>
      </w:r>
      <w:proofErr w:type="spellEnd"/>
      <w:r w:rsidRPr="00193BA4">
        <w:t xml:space="preserve"> </w:t>
      </w:r>
      <w:proofErr w:type="spellStart"/>
      <w:r w:rsidRPr="00193BA4">
        <w:t>nulla</w:t>
      </w:r>
      <w:proofErr w:type="spellEnd"/>
      <w:r w:rsidRPr="00193BA4">
        <w:t xml:space="preserve"> </w:t>
      </w:r>
      <w:proofErr w:type="spellStart"/>
      <w:r w:rsidRPr="00193BA4">
        <w:t>pariatur</w:t>
      </w:r>
      <w:proofErr w:type="spellEnd"/>
      <w:r>
        <w:t>.</w:t>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26" w:name="_Toc129626876"/>
      <w:r w:rsidR="001F699B">
        <w:lastRenderedPageBreak/>
        <w:t>LITERATURA</w:t>
      </w:r>
      <w:bookmarkEnd w:id="26"/>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xml:space="preserve">, op. naukowy </w:t>
      </w:r>
      <w:proofErr w:type="gramStart"/>
      <w:r w:rsidRPr="00235C99">
        <w:t>dr  inż.</w:t>
      </w:r>
      <w:proofErr w:type="gramEnd"/>
      <w:r w:rsidRPr="00235C99">
        <w:t xml:space="preserve">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xml:space="preserve">, ML Spearman Commissioned Paper To Pull or Not to Pull: What Is the </w:t>
      </w:r>
      <w:proofErr w:type="gramStart"/>
      <w:r w:rsidRPr="0058046A">
        <w:rPr>
          <w:rStyle w:val="reference-text"/>
          <w:lang w:val="en-US"/>
        </w:rPr>
        <w:t>Question,  Manufacturing</w:t>
      </w:r>
      <w:proofErr w:type="gramEnd"/>
      <w:r w:rsidRPr="0058046A">
        <w:rPr>
          <w:rStyle w:val="reference-text"/>
          <w:lang w:val="en-US"/>
        </w:rPr>
        <w:t xml:space="preserve">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proofErr w:type="spellStart"/>
      <w:r>
        <w:rPr>
          <w:i/>
        </w:rPr>
        <w:lastRenderedPageBreak/>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J.</w:t>
      </w:r>
      <w:proofErr w:type="gramStart"/>
      <w:r w:rsidR="00864BCC" w:rsidRPr="00235C99">
        <w:t xml:space="preserve">,  </w:t>
      </w:r>
      <w:r w:rsidR="00864BCC" w:rsidRPr="00235C99">
        <w:rPr>
          <w:bCs/>
          <w:i/>
        </w:rPr>
        <w:t>Zarządzanie</w:t>
      </w:r>
      <w:proofErr w:type="gramEnd"/>
      <w:r w:rsidR="00864BCC" w:rsidRPr="00235C99">
        <w:rPr>
          <w:bCs/>
          <w:i/>
        </w:rPr>
        <w:t xml:space="preserv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w:t>
      </w:r>
      <w:proofErr w:type="gramStart"/>
      <w:r w:rsidRPr="00C91A25">
        <w:rPr>
          <w:i/>
        </w:rPr>
        <w:t>metodyce  Microsoft</w:t>
      </w:r>
      <w:proofErr w:type="gramEnd"/>
      <w:r w:rsidRPr="00C91A25">
        <w:rPr>
          <w:i/>
        </w:rPr>
        <w:t xml:space="preserve">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 xml:space="preserve">Manifesto </w:t>
      </w:r>
      <w:proofErr w:type="gramStart"/>
      <w:r w:rsidRPr="00A25EC9">
        <w:rPr>
          <w:i/>
          <w:lang w:val="en-US"/>
        </w:rPr>
        <w:t>for  Agile</w:t>
      </w:r>
      <w:proofErr w:type="gramEnd"/>
      <w:r w:rsidRPr="00A25EC9">
        <w:rPr>
          <w:i/>
          <w:lang w:val="en-US"/>
        </w:rPr>
        <w:t xml:space="preserv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00487AD5" w:rsidRPr="00A25EC9">
        <w:rPr>
          <w:i/>
          <w:lang w:val="en-US"/>
        </w:rPr>
        <w:t xml:space="preserve"> QlikView- Business </w:t>
      </w:r>
      <w:proofErr w:type="gramStart"/>
      <w:r w:rsidR="00487AD5" w:rsidRPr="00A25EC9">
        <w:rPr>
          <w:i/>
          <w:lang w:val="en-US"/>
        </w:rPr>
        <w:t xml:space="preserve">Intelligence;  </w:t>
      </w:r>
      <w:r w:rsidRPr="00A25EC9">
        <w:rPr>
          <w:lang w:val="en-US"/>
        </w:rPr>
        <w:t>,</w:t>
      </w:r>
      <w:proofErr w:type="gramEnd"/>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proofErr w:type="gramStart"/>
      <w:r w:rsidRPr="007B0711">
        <w:t>http://decyzje-it.pl/centrum-wiedzy/erp.html</w:t>
      </w:r>
      <w:r>
        <w:t xml:space="preserve"> </w:t>
      </w:r>
      <w:r w:rsidR="00235C99" w:rsidRPr="00235C99">
        <w:t xml:space="preserve"> </w:t>
      </w:r>
      <w:r w:rsidR="00304D94">
        <w:rPr>
          <w:bCs/>
        </w:rPr>
        <w:t>[</w:t>
      </w:r>
      <w:proofErr w:type="gramEnd"/>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27" w:name="_Toc129626877"/>
      <w:r>
        <w:lastRenderedPageBreak/>
        <w:t>Spis tabel</w:t>
      </w:r>
      <w:bookmarkEnd w:id="27"/>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8" w:name="_Toc129626878"/>
      <w:r>
        <w:t>Spis rysunków</w:t>
      </w:r>
      <w:bookmarkEnd w:id="28"/>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9" w:name="_Toc129626879"/>
      <w:r w:rsidRPr="00C57B4E">
        <w:rPr>
          <w:lang w:val="en-US"/>
        </w:rPr>
        <w:lastRenderedPageBreak/>
        <w:t>Streszczenie</w:t>
      </w:r>
      <w:bookmarkEnd w:id="29"/>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77777777" w:rsidR="00066FB5" w:rsidRPr="007651B5" w:rsidRDefault="00066FB5" w:rsidP="00894D09">
      <w:pPr>
        <w:pStyle w:val="Header"/>
        <w:rPr>
          <w:lang w:val="en-US"/>
        </w:rPr>
      </w:pPr>
      <w:bookmarkStart w:id="30" w:name="_Toc129626880"/>
      <w:r w:rsidRPr="007651B5">
        <w:rPr>
          <w:lang w:val="en-US"/>
        </w:rPr>
        <w:t>Summary</w:t>
      </w:r>
      <w:bookmarkEnd w:id="30"/>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AAA4E" w14:textId="77777777" w:rsidR="005046CE" w:rsidRDefault="005046CE">
      <w:r>
        <w:separator/>
      </w:r>
    </w:p>
  </w:endnote>
  <w:endnote w:type="continuationSeparator" w:id="0">
    <w:p w14:paraId="62976832" w14:textId="77777777" w:rsidR="005046CE" w:rsidRDefault="00504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CE396" w14:textId="77777777" w:rsidR="005046CE" w:rsidRDefault="005046CE">
      <w:r>
        <w:separator/>
      </w:r>
    </w:p>
  </w:footnote>
  <w:footnote w:type="continuationSeparator" w:id="0">
    <w:p w14:paraId="6AD61794" w14:textId="77777777" w:rsidR="005046CE" w:rsidRDefault="005046CE">
      <w:r>
        <w:continuationSeparator/>
      </w:r>
    </w:p>
  </w:footnote>
  <w:footnote w:id="1">
    <w:p w14:paraId="11C66254"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DC4DC4">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XDItQ74j/Er7iJIDs","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proofErr w:type="gramStart"/>
      <w:r w:rsidRPr="00A85ED7">
        <w:rPr>
          <w:rFonts w:cs="Calibri"/>
          <w:szCs w:val="24"/>
          <w:lang w:val="en-GB"/>
        </w:rPr>
        <w:t>Oh</w:t>
      </w:r>
      <w:proofErr w:type="gramEnd"/>
      <w:r w:rsidRPr="00A85ED7">
        <w:rPr>
          <w:rFonts w:cs="Calibri"/>
          <w:szCs w:val="24"/>
          <w:lang w:val="en-GB"/>
        </w:rPr>
        <w:t xml:space="preserve">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77777777"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Pr="00EE5F3A">
        <w:rPr>
          <w:lang w:val="en-GB"/>
        </w:rPr>
        <w:instrText xml:space="preserve"> ADDIN ZOTERO_ITEM CSL_CITATION {"citationID":"OPlurWce","properties":{"formattedCitation":"Haque i in., \\uc0\\u8222{}DeepThin\\uc0\\u8221{}.","plainCitation":"Haque i in., „DeepThin”.","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16C5DAC" w14:textId="77777777" w:rsidR="003711CC" w:rsidRPr="007651B5" w:rsidRDefault="003711CC">
      <w:pPr>
        <w:pStyle w:val="FootnoteText"/>
        <w:rPr>
          <w:rFonts w:ascii="Times New Roman" w:hAnsi="Times New Roman"/>
          <w:lang w:val="en-US"/>
        </w:rPr>
      </w:pPr>
      <w:r w:rsidRPr="0058046A">
        <w:rPr>
          <w:rStyle w:val="FootnoteReference"/>
          <w:rFonts w:ascii="Times New Roman" w:hAnsi="Times New Roman"/>
        </w:rPr>
        <w:footnoteRef/>
      </w:r>
      <w:r w:rsidRPr="007651B5">
        <w:rPr>
          <w:rFonts w:ascii="Times New Roman" w:hAnsi="Times New Roman"/>
          <w:lang w:val="en-US"/>
        </w:rPr>
        <w:t xml:space="preserve"> CRP for Oracle R12- </w:t>
      </w:r>
      <w:proofErr w:type="spellStart"/>
      <w:r w:rsidRPr="007651B5">
        <w:rPr>
          <w:rFonts w:ascii="Times New Roman" w:hAnsi="Times New Roman"/>
          <w:lang w:val="en-US"/>
        </w:rPr>
        <w:t>Welcom</w:t>
      </w:r>
      <w:proofErr w:type="spellEnd"/>
      <w:r w:rsidRPr="007651B5">
        <w:rPr>
          <w:rFonts w:ascii="Times New Roman" w:hAnsi="Times New Roman"/>
          <w:lang w:val="en-US"/>
        </w:rPr>
        <w:t xml:space="preserve">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sidR="00485FEE">
        <w:rPr>
          <w:rFonts w:ascii="Times New Roman" w:hAnsi="Times New Roman"/>
          <w:lang w:val="en-US"/>
        </w:rPr>
        <w:t>.</w:t>
      </w:r>
    </w:p>
  </w:footnote>
  <w:footnote w:id="28">
    <w:p w14:paraId="35523926" w14:textId="77777777" w:rsidR="003711CC"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Dokumenty Oracle dostarczone przez firmę wdrożeniową</w:t>
      </w:r>
      <w:r w:rsidR="00485FEE">
        <w:rPr>
          <w:rFonts w:ascii="Times New Roman" w:hAnsi="Times New Roman"/>
        </w:rPr>
        <w:t>.</w:t>
      </w:r>
    </w:p>
  </w:footnote>
  <w:footnote w:id="29">
    <w:p w14:paraId="2E6730FB" w14:textId="77777777" w:rsidR="003711CC" w:rsidRPr="005A2B3D" w:rsidRDefault="003711CC">
      <w:pPr>
        <w:pStyle w:val="FootnoteText"/>
        <w:rPr>
          <w:rFonts w:ascii="Times New Roman" w:hAnsi="Times New Roman"/>
        </w:rPr>
      </w:pPr>
      <w:r w:rsidRPr="0058046A">
        <w:rPr>
          <w:rStyle w:val="FootnoteReference"/>
          <w:rFonts w:ascii="Times New Roman" w:hAnsi="Times New Roman"/>
        </w:rPr>
        <w:footnoteRef/>
      </w:r>
      <w:r w:rsidRPr="0058046A">
        <w:rPr>
          <w:rFonts w:ascii="Times New Roman" w:hAnsi="Times New Roman"/>
        </w:rPr>
        <w:t xml:space="preserve"> </w:t>
      </w:r>
      <w:r w:rsidRPr="005A2B3D">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5A2B3D">
        <w:rPr>
          <w:rFonts w:ascii="Times New Roman" w:hAnsi="Times New Roman"/>
        </w:rPr>
        <w:t xml:space="preserve">, </w:t>
      </w:r>
      <w:r w:rsidRPr="0058046A">
        <w:rPr>
          <w:rFonts w:ascii="Times New Roman" w:hAnsi="Times New Roman"/>
        </w:rPr>
        <w:t>Zeszyty Naukowe Wydziału Elektrotechniki i Automatyki Politechniki Gdańskiej Nr 22</w:t>
      </w:r>
      <w:r w:rsidR="00485FEE">
        <w:rPr>
          <w:rFonts w:ascii="Times New Roman" w:hAnsi="Times New Roman"/>
        </w:rPr>
        <w:t>.</w:t>
      </w:r>
    </w:p>
  </w:footnote>
  <w:footnote w:id="30">
    <w:p w14:paraId="47CECD22" w14:textId="77777777" w:rsidR="003711CC" w:rsidRPr="00FD7603"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sidR="00485FEE">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4DCC"/>
    <w:rsid w:val="00011931"/>
    <w:rsid w:val="00014C3E"/>
    <w:rsid w:val="00014D72"/>
    <w:rsid w:val="00015802"/>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689A"/>
    <w:rsid w:val="00046C6B"/>
    <w:rsid w:val="00050562"/>
    <w:rsid w:val="00050FC2"/>
    <w:rsid w:val="00052C76"/>
    <w:rsid w:val="00053A87"/>
    <w:rsid w:val="00055A97"/>
    <w:rsid w:val="0006213E"/>
    <w:rsid w:val="00062836"/>
    <w:rsid w:val="00063687"/>
    <w:rsid w:val="00065D4C"/>
    <w:rsid w:val="00066FB5"/>
    <w:rsid w:val="0007071A"/>
    <w:rsid w:val="0007212B"/>
    <w:rsid w:val="00072806"/>
    <w:rsid w:val="000754EF"/>
    <w:rsid w:val="00080860"/>
    <w:rsid w:val="00081557"/>
    <w:rsid w:val="00081A35"/>
    <w:rsid w:val="000847FD"/>
    <w:rsid w:val="000862F8"/>
    <w:rsid w:val="00093D99"/>
    <w:rsid w:val="000951C4"/>
    <w:rsid w:val="000A026B"/>
    <w:rsid w:val="000A0CC3"/>
    <w:rsid w:val="000A1243"/>
    <w:rsid w:val="000A3FC1"/>
    <w:rsid w:val="000B3B4A"/>
    <w:rsid w:val="000B4C19"/>
    <w:rsid w:val="000B6ABE"/>
    <w:rsid w:val="000B6C8C"/>
    <w:rsid w:val="000C1308"/>
    <w:rsid w:val="000C13DE"/>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7C0C"/>
    <w:rsid w:val="001408FD"/>
    <w:rsid w:val="00146A7F"/>
    <w:rsid w:val="00152EB8"/>
    <w:rsid w:val="001609C2"/>
    <w:rsid w:val="00163993"/>
    <w:rsid w:val="001641CE"/>
    <w:rsid w:val="00165ECA"/>
    <w:rsid w:val="00167376"/>
    <w:rsid w:val="001760F9"/>
    <w:rsid w:val="001843D7"/>
    <w:rsid w:val="00185FE9"/>
    <w:rsid w:val="00186538"/>
    <w:rsid w:val="00193BA4"/>
    <w:rsid w:val="001A5167"/>
    <w:rsid w:val="001B6864"/>
    <w:rsid w:val="001C200E"/>
    <w:rsid w:val="001C2A1C"/>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708A"/>
    <w:rsid w:val="00210B26"/>
    <w:rsid w:val="0021121A"/>
    <w:rsid w:val="002116F4"/>
    <w:rsid w:val="00211E5D"/>
    <w:rsid w:val="002128C8"/>
    <w:rsid w:val="002137D1"/>
    <w:rsid w:val="00214523"/>
    <w:rsid w:val="00214837"/>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DB8"/>
    <w:rsid w:val="00287072"/>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759B"/>
    <w:rsid w:val="002D4102"/>
    <w:rsid w:val="002D6C7C"/>
    <w:rsid w:val="002D7159"/>
    <w:rsid w:val="002E0E9D"/>
    <w:rsid w:val="002E1901"/>
    <w:rsid w:val="002E31AA"/>
    <w:rsid w:val="002E329A"/>
    <w:rsid w:val="002E7FF5"/>
    <w:rsid w:val="002F0747"/>
    <w:rsid w:val="002F1834"/>
    <w:rsid w:val="002F25F2"/>
    <w:rsid w:val="002F2B02"/>
    <w:rsid w:val="002F5B94"/>
    <w:rsid w:val="002F743E"/>
    <w:rsid w:val="003045AA"/>
    <w:rsid w:val="00304D94"/>
    <w:rsid w:val="00307BB6"/>
    <w:rsid w:val="00314EA2"/>
    <w:rsid w:val="00315D2C"/>
    <w:rsid w:val="003235AE"/>
    <w:rsid w:val="00323AE0"/>
    <w:rsid w:val="003244E2"/>
    <w:rsid w:val="0032553A"/>
    <w:rsid w:val="003261B7"/>
    <w:rsid w:val="00326D16"/>
    <w:rsid w:val="00327682"/>
    <w:rsid w:val="003312B0"/>
    <w:rsid w:val="003347A7"/>
    <w:rsid w:val="0034099B"/>
    <w:rsid w:val="00344D07"/>
    <w:rsid w:val="003452E5"/>
    <w:rsid w:val="00354BAF"/>
    <w:rsid w:val="0035526C"/>
    <w:rsid w:val="003656F8"/>
    <w:rsid w:val="00370CD1"/>
    <w:rsid w:val="003711CC"/>
    <w:rsid w:val="00374765"/>
    <w:rsid w:val="00377796"/>
    <w:rsid w:val="00380609"/>
    <w:rsid w:val="0038456F"/>
    <w:rsid w:val="00386498"/>
    <w:rsid w:val="00386D2A"/>
    <w:rsid w:val="00387C04"/>
    <w:rsid w:val="00394BFB"/>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D76"/>
    <w:rsid w:val="003C3A61"/>
    <w:rsid w:val="003C4B6E"/>
    <w:rsid w:val="003C6080"/>
    <w:rsid w:val="003E14DE"/>
    <w:rsid w:val="003E3776"/>
    <w:rsid w:val="003F3E11"/>
    <w:rsid w:val="003F516B"/>
    <w:rsid w:val="00400191"/>
    <w:rsid w:val="00401AAC"/>
    <w:rsid w:val="0040375A"/>
    <w:rsid w:val="00410126"/>
    <w:rsid w:val="00412DAA"/>
    <w:rsid w:val="0041402C"/>
    <w:rsid w:val="004156B8"/>
    <w:rsid w:val="00416A75"/>
    <w:rsid w:val="00416FF7"/>
    <w:rsid w:val="00420AB7"/>
    <w:rsid w:val="00422966"/>
    <w:rsid w:val="00422D15"/>
    <w:rsid w:val="004232F2"/>
    <w:rsid w:val="004247E6"/>
    <w:rsid w:val="00434DB0"/>
    <w:rsid w:val="00445839"/>
    <w:rsid w:val="00446055"/>
    <w:rsid w:val="00447199"/>
    <w:rsid w:val="004472B7"/>
    <w:rsid w:val="004476CB"/>
    <w:rsid w:val="00450379"/>
    <w:rsid w:val="00454E39"/>
    <w:rsid w:val="004553D6"/>
    <w:rsid w:val="00455EB6"/>
    <w:rsid w:val="00456555"/>
    <w:rsid w:val="00460DA5"/>
    <w:rsid w:val="004625B6"/>
    <w:rsid w:val="004635CB"/>
    <w:rsid w:val="00465026"/>
    <w:rsid w:val="00472556"/>
    <w:rsid w:val="00472620"/>
    <w:rsid w:val="00473FC6"/>
    <w:rsid w:val="004744AF"/>
    <w:rsid w:val="00475251"/>
    <w:rsid w:val="00476C80"/>
    <w:rsid w:val="0048098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519"/>
    <w:rsid w:val="005165C4"/>
    <w:rsid w:val="00516A72"/>
    <w:rsid w:val="00524117"/>
    <w:rsid w:val="00524B2A"/>
    <w:rsid w:val="00530C14"/>
    <w:rsid w:val="00534127"/>
    <w:rsid w:val="005349E2"/>
    <w:rsid w:val="005350B0"/>
    <w:rsid w:val="00536F04"/>
    <w:rsid w:val="00540435"/>
    <w:rsid w:val="005405A2"/>
    <w:rsid w:val="005409DA"/>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8046A"/>
    <w:rsid w:val="0058365D"/>
    <w:rsid w:val="005836B5"/>
    <w:rsid w:val="00583D17"/>
    <w:rsid w:val="00583D2E"/>
    <w:rsid w:val="0058730B"/>
    <w:rsid w:val="005905F5"/>
    <w:rsid w:val="00590919"/>
    <w:rsid w:val="00596D97"/>
    <w:rsid w:val="005A27FA"/>
    <w:rsid w:val="005A2B3D"/>
    <w:rsid w:val="005A4414"/>
    <w:rsid w:val="005A68A4"/>
    <w:rsid w:val="005B08DC"/>
    <w:rsid w:val="005B1080"/>
    <w:rsid w:val="005B1E42"/>
    <w:rsid w:val="005B3FB4"/>
    <w:rsid w:val="005B54A5"/>
    <w:rsid w:val="005B70D6"/>
    <w:rsid w:val="005C179B"/>
    <w:rsid w:val="005C71DA"/>
    <w:rsid w:val="005D2459"/>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183A"/>
    <w:rsid w:val="00622F81"/>
    <w:rsid w:val="00623E95"/>
    <w:rsid w:val="00624486"/>
    <w:rsid w:val="00625EEA"/>
    <w:rsid w:val="006267E8"/>
    <w:rsid w:val="006337D5"/>
    <w:rsid w:val="0063415B"/>
    <w:rsid w:val="00634F89"/>
    <w:rsid w:val="006410EB"/>
    <w:rsid w:val="006426E1"/>
    <w:rsid w:val="00645629"/>
    <w:rsid w:val="0064577E"/>
    <w:rsid w:val="00650B34"/>
    <w:rsid w:val="00650F11"/>
    <w:rsid w:val="0065183D"/>
    <w:rsid w:val="0065301B"/>
    <w:rsid w:val="006535C6"/>
    <w:rsid w:val="0066009D"/>
    <w:rsid w:val="006604F1"/>
    <w:rsid w:val="0066219E"/>
    <w:rsid w:val="00663CDC"/>
    <w:rsid w:val="00666FD1"/>
    <w:rsid w:val="0066734D"/>
    <w:rsid w:val="00670018"/>
    <w:rsid w:val="006708A0"/>
    <w:rsid w:val="0067367E"/>
    <w:rsid w:val="0068235A"/>
    <w:rsid w:val="00682B64"/>
    <w:rsid w:val="0068368A"/>
    <w:rsid w:val="00685459"/>
    <w:rsid w:val="006867CD"/>
    <w:rsid w:val="00686D90"/>
    <w:rsid w:val="006875CE"/>
    <w:rsid w:val="00696D33"/>
    <w:rsid w:val="006A0390"/>
    <w:rsid w:val="006A154D"/>
    <w:rsid w:val="006A3604"/>
    <w:rsid w:val="006A3C93"/>
    <w:rsid w:val="006A3DD2"/>
    <w:rsid w:val="006A4F33"/>
    <w:rsid w:val="006A50FB"/>
    <w:rsid w:val="006A52EF"/>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F80"/>
    <w:rsid w:val="006E0B8F"/>
    <w:rsid w:val="006E1476"/>
    <w:rsid w:val="006E2A89"/>
    <w:rsid w:val="006E33D7"/>
    <w:rsid w:val="006E3F47"/>
    <w:rsid w:val="006E4C92"/>
    <w:rsid w:val="006F0C54"/>
    <w:rsid w:val="006F165C"/>
    <w:rsid w:val="0070107A"/>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ABC"/>
    <w:rsid w:val="00744DE8"/>
    <w:rsid w:val="00744ED8"/>
    <w:rsid w:val="00745462"/>
    <w:rsid w:val="00745A4B"/>
    <w:rsid w:val="00745CF4"/>
    <w:rsid w:val="00746970"/>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B0711"/>
    <w:rsid w:val="007B1F6E"/>
    <w:rsid w:val="007B4FBE"/>
    <w:rsid w:val="007B5A5D"/>
    <w:rsid w:val="007C1C60"/>
    <w:rsid w:val="007C292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6EDB"/>
    <w:rsid w:val="0082741B"/>
    <w:rsid w:val="00827B19"/>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5BF5"/>
    <w:rsid w:val="008766C4"/>
    <w:rsid w:val="00876A0D"/>
    <w:rsid w:val="008808A0"/>
    <w:rsid w:val="008866D6"/>
    <w:rsid w:val="00892156"/>
    <w:rsid w:val="0089415B"/>
    <w:rsid w:val="00894D09"/>
    <w:rsid w:val="008A1F02"/>
    <w:rsid w:val="008A223D"/>
    <w:rsid w:val="008B41E2"/>
    <w:rsid w:val="008B446C"/>
    <w:rsid w:val="008B4DC2"/>
    <w:rsid w:val="008B54D4"/>
    <w:rsid w:val="008C3779"/>
    <w:rsid w:val="008C7FD4"/>
    <w:rsid w:val="008D4913"/>
    <w:rsid w:val="008E003F"/>
    <w:rsid w:val="008E5B7E"/>
    <w:rsid w:val="008E79B6"/>
    <w:rsid w:val="008F3288"/>
    <w:rsid w:val="008F5752"/>
    <w:rsid w:val="008F5E0D"/>
    <w:rsid w:val="008F6B54"/>
    <w:rsid w:val="008F6DF3"/>
    <w:rsid w:val="0090075C"/>
    <w:rsid w:val="00900F0E"/>
    <w:rsid w:val="00902235"/>
    <w:rsid w:val="00903534"/>
    <w:rsid w:val="0091006A"/>
    <w:rsid w:val="00910B06"/>
    <w:rsid w:val="00923F19"/>
    <w:rsid w:val="00925F57"/>
    <w:rsid w:val="009262BB"/>
    <w:rsid w:val="00926780"/>
    <w:rsid w:val="00927479"/>
    <w:rsid w:val="009278A2"/>
    <w:rsid w:val="009311E1"/>
    <w:rsid w:val="009313BD"/>
    <w:rsid w:val="00940F15"/>
    <w:rsid w:val="00941933"/>
    <w:rsid w:val="00942004"/>
    <w:rsid w:val="00942D38"/>
    <w:rsid w:val="00950417"/>
    <w:rsid w:val="00953A4B"/>
    <w:rsid w:val="0095661B"/>
    <w:rsid w:val="00957ECA"/>
    <w:rsid w:val="009613A1"/>
    <w:rsid w:val="00964A00"/>
    <w:rsid w:val="00966C83"/>
    <w:rsid w:val="00971E2B"/>
    <w:rsid w:val="00973152"/>
    <w:rsid w:val="0097445C"/>
    <w:rsid w:val="00981003"/>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E8"/>
    <w:rsid w:val="009D0B0A"/>
    <w:rsid w:val="009D177F"/>
    <w:rsid w:val="009D179A"/>
    <w:rsid w:val="009D2670"/>
    <w:rsid w:val="009D3376"/>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E2D"/>
    <w:rsid w:val="00A37F25"/>
    <w:rsid w:val="00A432BE"/>
    <w:rsid w:val="00A45228"/>
    <w:rsid w:val="00A459D5"/>
    <w:rsid w:val="00A45E5C"/>
    <w:rsid w:val="00A473F8"/>
    <w:rsid w:val="00A47641"/>
    <w:rsid w:val="00A52320"/>
    <w:rsid w:val="00A55DD4"/>
    <w:rsid w:val="00A67A9F"/>
    <w:rsid w:val="00A7067C"/>
    <w:rsid w:val="00A70C3B"/>
    <w:rsid w:val="00A73C1F"/>
    <w:rsid w:val="00A7598C"/>
    <w:rsid w:val="00A85830"/>
    <w:rsid w:val="00A85B91"/>
    <w:rsid w:val="00A85ED7"/>
    <w:rsid w:val="00A87179"/>
    <w:rsid w:val="00A87F7C"/>
    <w:rsid w:val="00A929AC"/>
    <w:rsid w:val="00AA03D5"/>
    <w:rsid w:val="00AA59F4"/>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AE4"/>
    <w:rsid w:val="00B00D9A"/>
    <w:rsid w:val="00B03B7B"/>
    <w:rsid w:val="00B12C82"/>
    <w:rsid w:val="00B1452F"/>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42DA"/>
    <w:rsid w:val="00BA52AA"/>
    <w:rsid w:val="00BB05B8"/>
    <w:rsid w:val="00BB0B17"/>
    <w:rsid w:val="00BB307B"/>
    <w:rsid w:val="00BB54D2"/>
    <w:rsid w:val="00BC0EC0"/>
    <w:rsid w:val="00BC720C"/>
    <w:rsid w:val="00BD650F"/>
    <w:rsid w:val="00BE1D6E"/>
    <w:rsid w:val="00BE540D"/>
    <w:rsid w:val="00BF44C0"/>
    <w:rsid w:val="00BF5A51"/>
    <w:rsid w:val="00C01692"/>
    <w:rsid w:val="00C05BDB"/>
    <w:rsid w:val="00C05E0D"/>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726F"/>
    <w:rsid w:val="00CC0172"/>
    <w:rsid w:val="00CC0342"/>
    <w:rsid w:val="00CC08CF"/>
    <w:rsid w:val="00CC0C0B"/>
    <w:rsid w:val="00CC21A8"/>
    <w:rsid w:val="00CC3023"/>
    <w:rsid w:val="00CC7A6F"/>
    <w:rsid w:val="00CD2068"/>
    <w:rsid w:val="00CD74B1"/>
    <w:rsid w:val="00CD7550"/>
    <w:rsid w:val="00CE111C"/>
    <w:rsid w:val="00CE1646"/>
    <w:rsid w:val="00CE4207"/>
    <w:rsid w:val="00CE4EA1"/>
    <w:rsid w:val="00CE75ED"/>
    <w:rsid w:val="00CF045C"/>
    <w:rsid w:val="00CF102B"/>
    <w:rsid w:val="00CF22B1"/>
    <w:rsid w:val="00CF2EB4"/>
    <w:rsid w:val="00CF335B"/>
    <w:rsid w:val="00CF36CA"/>
    <w:rsid w:val="00CF6185"/>
    <w:rsid w:val="00D02E66"/>
    <w:rsid w:val="00D04231"/>
    <w:rsid w:val="00D04AE0"/>
    <w:rsid w:val="00D05FF5"/>
    <w:rsid w:val="00D062A1"/>
    <w:rsid w:val="00D15525"/>
    <w:rsid w:val="00D161F9"/>
    <w:rsid w:val="00D166C0"/>
    <w:rsid w:val="00D23C0E"/>
    <w:rsid w:val="00D31AC8"/>
    <w:rsid w:val="00D32A3B"/>
    <w:rsid w:val="00D36577"/>
    <w:rsid w:val="00D4336F"/>
    <w:rsid w:val="00D473A5"/>
    <w:rsid w:val="00D507D8"/>
    <w:rsid w:val="00D53BC1"/>
    <w:rsid w:val="00D546D4"/>
    <w:rsid w:val="00D56A7C"/>
    <w:rsid w:val="00D57B30"/>
    <w:rsid w:val="00D603B5"/>
    <w:rsid w:val="00D64D2E"/>
    <w:rsid w:val="00D703F0"/>
    <w:rsid w:val="00D726B4"/>
    <w:rsid w:val="00D75726"/>
    <w:rsid w:val="00D75BFB"/>
    <w:rsid w:val="00D76BEF"/>
    <w:rsid w:val="00D80C00"/>
    <w:rsid w:val="00D81CC8"/>
    <w:rsid w:val="00D83C24"/>
    <w:rsid w:val="00D86FB3"/>
    <w:rsid w:val="00D91D8D"/>
    <w:rsid w:val="00D9467E"/>
    <w:rsid w:val="00D955B5"/>
    <w:rsid w:val="00D960F8"/>
    <w:rsid w:val="00DA01C8"/>
    <w:rsid w:val="00DA0E4B"/>
    <w:rsid w:val="00DA5B9D"/>
    <w:rsid w:val="00DA5C1F"/>
    <w:rsid w:val="00DB0205"/>
    <w:rsid w:val="00DB074A"/>
    <w:rsid w:val="00DB53F9"/>
    <w:rsid w:val="00DB5655"/>
    <w:rsid w:val="00DC3D4C"/>
    <w:rsid w:val="00DC43D9"/>
    <w:rsid w:val="00DC47A3"/>
    <w:rsid w:val="00DC4DC4"/>
    <w:rsid w:val="00DC57BE"/>
    <w:rsid w:val="00DC582D"/>
    <w:rsid w:val="00DC71F2"/>
    <w:rsid w:val="00DD583D"/>
    <w:rsid w:val="00DD657B"/>
    <w:rsid w:val="00DE113E"/>
    <w:rsid w:val="00DE2DB4"/>
    <w:rsid w:val="00DE34CF"/>
    <w:rsid w:val="00DE6135"/>
    <w:rsid w:val="00DF1D7A"/>
    <w:rsid w:val="00DF1ECC"/>
    <w:rsid w:val="00DF2453"/>
    <w:rsid w:val="00DF62FB"/>
    <w:rsid w:val="00E0187D"/>
    <w:rsid w:val="00E01E45"/>
    <w:rsid w:val="00E02E3B"/>
    <w:rsid w:val="00E064C6"/>
    <w:rsid w:val="00E06E8B"/>
    <w:rsid w:val="00E07177"/>
    <w:rsid w:val="00E104EC"/>
    <w:rsid w:val="00E1448D"/>
    <w:rsid w:val="00E17218"/>
    <w:rsid w:val="00E17E1B"/>
    <w:rsid w:val="00E21281"/>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20F8"/>
    <w:rsid w:val="00E82696"/>
    <w:rsid w:val="00E82809"/>
    <w:rsid w:val="00E84FDB"/>
    <w:rsid w:val="00E861F4"/>
    <w:rsid w:val="00E90781"/>
    <w:rsid w:val="00E90E8C"/>
    <w:rsid w:val="00E91061"/>
    <w:rsid w:val="00E9181D"/>
    <w:rsid w:val="00E96DA6"/>
    <w:rsid w:val="00EA24EB"/>
    <w:rsid w:val="00EA26A4"/>
    <w:rsid w:val="00EA2B89"/>
    <w:rsid w:val="00EA2DC8"/>
    <w:rsid w:val="00EA62A1"/>
    <w:rsid w:val="00EA6800"/>
    <w:rsid w:val="00EA6CA7"/>
    <w:rsid w:val="00EA7B7A"/>
    <w:rsid w:val="00EB0AC0"/>
    <w:rsid w:val="00EB1967"/>
    <w:rsid w:val="00EB3E8D"/>
    <w:rsid w:val="00EB4274"/>
    <w:rsid w:val="00EC10D6"/>
    <w:rsid w:val="00EC4112"/>
    <w:rsid w:val="00EC4530"/>
    <w:rsid w:val="00EC52A3"/>
    <w:rsid w:val="00ED0C41"/>
    <w:rsid w:val="00ED2914"/>
    <w:rsid w:val="00ED4ADA"/>
    <w:rsid w:val="00ED7474"/>
    <w:rsid w:val="00EE5F3A"/>
    <w:rsid w:val="00EF0800"/>
    <w:rsid w:val="00EF483E"/>
    <w:rsid w:val="00EF5789"/>
    <w:rsid w:val="00EF5E0B"/>
    <w:rsid w:val="00F0315F"/>
    <w:rsid w:val="00F059D4"/>
    <w:rsid w:val="00F060AB"/>
    <w:rsid w:val="00F071D4"/>
    <w:rsid w:val="00F11371"/>
    <w:rsid w:val="00F1497C"/>
    <w:rsid w:val="00F14DB6"/>
    <w:rsid w:val="00F174D4"/>
    <w:rsid w:val="00F20B35"/>
    <w:rsid w:val="00F23B52"/>
    <w:rsid w:val="00F27108"/>
    <w:rsid w:val="00F31EA7"/>
    <w:rsid w:val="00F41BD5"/>
    <w:rsid w:val="00F41FD7"/>
    <w:rsid w:val="00F4529E"/>
    <w:rsid w:val="00F46E35"/>
    <w:rsid w:val="00F47817"/>
    <w:rsid w:val="00F47CFD"/>
    <w:rsid w:val="00F507F0"/>
    <w:rsid w:val="00F50EA5"/>
    <w:rsid w:val="00F55F22"/>
    <w:rsid w:val="00F5691C"/>
    <w:rsid w:val="00F56B85"/>
    <w:rsid w:val="00F57643"/>
    <w:rsid w:val="00F57BD5"/>
    <w:rsid w:val="00F609C2"/>
    <w:rsid w:val="00F62B2A"/>
    <w:rsid w:val="00F63184"/>
    <w:rsid w:val="00F6564D"/>
    <w:rsid w:val="00F669F3"/>
    <w:rsid w:val="00F7032B"/>
    <w:rsid w:val="00F716C0"/>
    <w:rsid w:val="00F750A5"/>
    <w:rsid w:val="00F76C45"/>
    <w:rsid w:val="00F8557A"/>
    <w:rsid w:val="00F92269"/>
    <w:rsid w:val="00F92E42"/>
    <w:rsid w:val="00F9739A"/>
    <w:rsid w:val="00F978CD"/>
    <w:rsid w:val="00FB09FF"/>
    <w:rsid w:val="00FB1075"/>
    <w:rsid w:val="00FC43D6"/>
    <w:rsid w:val="00FD42FC"/>
    <w:rsid w:val="00FD7603"/>
    <w:rsid w:val="00FE1A63"/>
    <w:rsid w:val="00FE2051"/>
    <w:rsid w:val="00FE242A"/>
    <w:rsid w:val="00FE560F"/>
    <w:rsid w:val="00FE5F58"/>
    <w:rsid w:val="00FE76EB"/>
    <w:rsid w:val="00FE78CA"/>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microsoft.com/office/2007/relationships/diagramDrawing" Target="diagrams/drawing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diagramData" Target="diagrams/data1.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diagramColors" Target="diagrams/colors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33331B-FF68-4B57-B966-678F157B6096}" type="doc">
      <dgm:prSet loTypeId="urn:microsoft.com/office/officeart/2005/8/layout/orgChart1" loCatId="hierarchy" qsTypeId="urn:microsoft.com/office/officeart/2005/8/quickstyle/simple1" qsCatId="simple" csTypeId="urn:microsoft.com/office/officeart/2005/8/colors/accent1_2" csCatId="accent1"/>
      <dgm:spPr/>
    </dgm:pt>
    <dgm:pt modelId="{3920DF56-4EEA-4AF9-A617-2C24EE2C15F0}">
      <dgm:prSet/>
      <dgm:spPr/>
      <dgm:t>
        <a:bodyPr/>
        <a:lstStyle/>
        <a:p>
          <a:pPr marR="0" algn="ctr" rtl="0"/>
          <a:r>
            <a:rPr lang="en-GB" b="1" i="0" u="none" strike="noStrike" baseline="0">
              <a:latin typeface="Calibri" panose="020F0502020204030204" pitchFamily="34" charset="0"/>
            </a:rPr>
            <a:t>Sponsor projektu</a:t>
          </a:r>
        </a:p>
        <a:p>
          <a:pPr marR="0" algn="l" rtl="0"/>
          <a:endParaRPr lang="en-GB" b="1" i="0" u="none" strike="noStrike" baseline="0">
            <a:latin typeface="Times New Roman" panose="02020603050405020304" pitchFamily="18" charset="0"/>
          </a:endParaRPr>
        </a:p>
        <a:p>
          <a:pPr marR="0" algn="ctr" rtl="0"/>
          <a:r>
            <a:rPr lang="en-GB" b="1" i="0" u="none" strike="noStrike" baseline="0">
              <a:latin typeface="Calibri" panose="020F0502020204030204" pitchFamily="34" charset="0"/>
            </a:rPr>
            <a:t>Komitet Sterujący</a:t>
          </a:r>
        </a:p>
      </dgm:t>
    </dgm:pt>
    <dgm:pt modelId="{04436E2F-A574-429D-85A1-E7F35EBD2800}" type="parTrans" cxnId="{CF9CD90F-7134-42D6-A3BC-ABFBF3858B31}">
      <dgm:prSet/>
      <dgm:spPr/>
    </dgm:pt>
    <dgm:pt modelId="{2D5E92DE-F18C-4549-854C-546C012E61F3}" type="sibTrans" cxnId="{CF9CD90F-7134-42D6-A3BC-ABFBF3858B31}">
      <dgm:prSet/>
      <dgm:spPr/>
    </dgm:pt>
    <dgm:pt modelId="{DA433401-FBA0-482E-88D7-0E6134FFE2CB}" type="asst">
      <dgm:prSet/>
      <dgm:spPr/>
      <dgm:t>
        <a:bodyPr/>
        <a:lstStyle/>
        <a:p>
          <a:pPr marR="0" algn="ctr" rtl="0"/>
          <a:r>
            <a:rPr lang="en-GB" b="1" i="0" u="none" strike="noStrike" baseline="0">
              <a:latin typeface="Calibri" panose="020F0502020204030204" pitchFamily="34" charset="0"/>
            </a:rPr>
            <a:t>Kierownik projektu</a:t>
          </a:r>
          <a:endParaRPr lang="en-GB"/>
        </a:p>
      </dgm:t>
    </dgm:pt>
    <dgm:pt modelId="{A87FAD1C-9CB2-4AAF-825E-4F8178CD6A02}" type="parTrans" cxnId="{7360835F-E5E0-40A4-B2B4-A6FAF088FEE4}">
      <dgm:prSet/>
      <dgm:spPr/>
    </dgm:pt>
    <dgm:pt modelId="{9B503339-A4BC-432B-B33E-0702A4BDCE78}" type="sibTrans" cxnId="{7360835F-E5E0-40A4-B2B4-A6FAF088FEE4}">
      <dgm:prSet/>
      <dgm:spPr/>
    </dgm:pt>
    <dgm:pt modelId="{854827AD-9378-4885-B3F9-29B40FA1EB72}" type="asst">
      <dgm:prSet/>
      <dgm:spPr/>
      <dgm:t>
        <a:bodyPr/>
        <a:lstStyle/>
        <a:p>
          <a:pPr marR="0" algn="ctr" rtl="0"/>
          <a:r>
            <a:rPr lang="en-GB" b="1" i="0" u="none" strike="noStrike" baseline="0">
              <a:latin typeface="Calibri" panose="020F0502020204030204" pitchFamily="34" charset="0"/>
            </a:rPr>
            <a:t>Międzynarodowy dział IT</a:t>
          </a:r>
          <a:endParaRPr lang="en-GB"/>
        </a:p>
      </dgm:t>
    </dgm:pt>
    <dgm:pt modelId="{9460077F-9058-4C98-BAB6-4F8793522574}" type="parTrans" cxnId="{AC4C025D-79BA-4F9F-BE52-355C9644EAFD}">
      <dgm:prSet/>
      <dgm:spPr/>
    </dgm:pt>
    <dgm:pt modelId="{2D136BD5-F7B8-4A1D-98C4-2089CE497784}" type="sibTrans" cxnId="{AC4C025D-79BA-4F9F-BE52-355C9644EAFD}">
      <dgm:prSet/>
      <dgm:spPr/>
    </dgm:pt>
    <dgm:pt modelId="{2D21E75E-AC6A-4839-8801-01D8446B1F50}">
      <dgm:prSet/>
      <dgm:spPr/>
      <dgm:t>
        <a:bodyPr/>
        <a:lstStyle/>
        <a:p>
          <a:pPr marR="0" algn="just" rtl="0"/>
          <a:r>
            <a:rPr lang="pl-PL" b="1" i="0" u="none" strike="noStrike" baseline="0">
              <a:latin typeface="Times New Roman" panose="02020603050405020304" pitchFamily="18" charset="0"/>
            </a:rPr>
            <a:t>Finanse</a:t>
          </a:r>
        </a:p>
      </dgm:t>
    </dgm:pt>
    <dgm:pt modelId="{A13CF6AF-5225-40B8-8780-2F46A7333EF2}" type="parTrans" cxnId="{AC7A3E6E-DD5D-4893-AB6B-DCBFF236EAAC}">
      <dgm:prSet/>
      <dgm:spPr/>
    </dgm:pt>
    <dgm:pt modelId="{BF751470-F70E-422A-AF77-21D646AF3670}" type="sibTrans" cxnId="{AC7A3E6E-DD5D-4893-AB6B-DCBFF236EAAC}">
      <dgm:prSet/>
      <dgm:spPr/>
    </dgm:pt>
    <dgm:pt modelId="{33C3CD88-7092-4117-8158-B743C940C07D}">
      <dgm:prSet/>
      <dgm:spPr/>
      <dgm:t>
        <a:bodyPr/>
        <a:lstStyle/>
        <a:p>
          <a:pPr marR="0" algn="ctr" rtl="0"/>
          <a:r>
            <a:rPr lang="en-GB" b="1" i="0" u="none" strike="noStrike" baseline="0">
              <a:latin typeface="Calibri" panose="020F0502020204030204" pitchFamily="34" charset="0"/>
            </a:rPr>
            <a:t>Logistyka</a:t>
          </a:r>
          <a:endParaRPr lang="en-GB"/>
        </a:p>
      </dgm:t>
    </dgm:pt>
    <dgm:pt modelId="{3E6AB972-CEB2-4A5B-96C9-B1CEF2527DD9}" type="parTrans" cxnId="{F03C108A-9D0B-4544-BADD-007CFFACED51}">
      <dgm:prSet/>
      <dgm:spPr/>
    </dgm:pt>
    <dgm:pt modelId="{5CEBA4AB-CADB-4C3B-A407-6500F06E93DA}" type="sibTrans" cxnId="{F03C108A-9D0B-4544-BADD-007CFFACED51}">
      <dgm:prSet/>
      <dgm:spPr/>
    </dgm:pt>
    <dgm:pt modelId="{E46F2BCC-64E1-47DB-B19E-F8B4D9F540F9}">
      <dgm:prSet/>
      <dgm:spPr/>
      <dgm:t>
        <a:bodyPr/>
        <a:lstStyle/>
        <a:p>
          <a:pPr marR="0" algn="just" rtl="0"/>
          <a:r>
            <a:rPr lang="pl-PL" b="1" i="0" u="none" strike="noStrike" baseline="0">
              <a:latin typeface="Times New Roman" panose="02020603050405020304" pitchFamily="18" charset="0"/>
            </a:rPr>
            <a:t>Zarządzanie projektami</a:t>
          </a:r>
        </a:p>
      </dgm:t>
    </dgm:pt>
    <dgm:pt modelId="{F0A9C18F-2361-4E0E-A84C-4C3578DE978E}" type="parTrans" cxnId="{1DD628F9-A697-428F-8D3C-D55A395BF65A}">
      <dgm:prSet/>
      <dgm:spPr/>
    </dgm:pt>
    <dgm:pt modelId="{25F7BB58-B3FF-4349-92F6-BC12DDF57EEA}" type="sibTrans" cxnId="{1DD628F9-A697-428F-8D3C-D55A395BF65A}">
      <dgm:prSet/>
      <dgm:spPr/>
    </dgm:pt>
    <dgm:pt modelId="{B08D03AE-4D71-4CBB-9A3B-F8345F431DCD}">
      <dgm:prSet/>
      <dgm:spPr/>
      <dgm:t>
        <a:bodyPr/>
        <a:lstStyle/>
        <a:p>
          <a:pPr marR="0" algn="just" rtl="0"/>
          <a:r>
            <a:rPr lang="pl-PL" b="1" i="0" u="none" strike="noStrike" baseline="0">
              <a:latin typeface="Times New Roman" panose="02020603050405020304" pitchFamily="18" charset="0"/>
            </a:rPr>
            <a:t>Zakupy</a:t>
          </a:r>
        </a:p>
      </dgm:t>
    </dgm:pt>
    <dgm:pt modelId="{1EC79FB1-94EF-4847-AE42-FCC60114B01B}" type="parTrans" cxnId="{FA247DBB-6611-4656-8CBF-64209EDD9587}">
      <dgm:prSet/>
      <dgm:spPr/>
    </dgm:pt>
    <dgm:pt modelId="{E874EDB5-189B-4704-A856-529EA809ED98}" type="sibTrans" cxnId="{FA247DBB-6611-4656-8CBF-64209EDD9587}">
      <dgm:prSet/>
      <dgm:spPr/>
    </dgm:pt>
    <dgm:pt modelId="{D807D442-4063-4B67-B637-FED90EF62362}">
      <dgm:prSet/>
      <dgm:spPr/>
      <dgm:t>
        <a:bodyPr/>
        <a:lstStyle/>
        <a:p>
          <a:pPr marR="0" algn="just" rtl="0"/>
          <a:r>
            <a:rPr lang="pl-PL" b="1" i="0" u="none" strike="noStrike" baseline="0">
              <a:latin typeface="Times New Roman" panose="02020603050405020304" pitchFamily="18" charset="0"/>
            </a:rPr>
            <a:t>CRM</a:t>
          </a:r>
        </a:p>
      </dgm:t>
    </dgm:pt>
    <dgm:pt modelId="{9C0DC469-22D7-4F2D-ABA3-4BE4EB1D3A8A}" type="parTrans" cxnId="{004CC009-EF76-43E5-AE94-A887F7DE3A8F}">
      <dgm:prSet/>
      <dgm:spPr/>
    </dgm:pt>
    <dgm:pt modelId="{AB4FF827-F2CD-4B3F-BC3B-54F26E00D4E5}" type="sibTrans" cxnId="{004CC009-EF76-43E5-AE94-A887F7DE3A8F}">
      <dgm:prSet/>
      <dgm:spPr/>
    </dgm:pt>
    <dgm:pt modelId="{231D904B-0092-4491-99FC-C0B8C9447245}">
      <dgm:prSet/>
      <dgm:spPr/>
      <dgm:t>
        <a:bodyPr/>
        <a:lstStyle/>
        <a:p>
          <a:pPr marR="0" algn="just" rtl="0"/>
          <a:r>
            <a:rPr lang="pl-PL" b="1" i="0" u="none" strike="noStrike" baseline="0">
              <a:latin typeface="Times New Roman" panose="02020603050405020304" pitchFamily="18" charset="0"/>
            </a:rPr>
            <a:t>Raportowanie</a:t>
          </a:r>
        </a:p>
      </dgm:t>
    </dgm:pt>
    <dgm:pt modelId="{F839072C-0F25-4C85-A9F0-612AA24DFD2B}" type="parTrans" cxnId="{BB2DF035-FD06-43E7-83A6-E2BB124F81CE}">
      <dgm:prSet/>
      <dgm:spPr/>
    </dgm:pt>
    <dgm:pt modelId="{BD189F26-13FE-45CC-A91B-F98DAFE54B44}" type="sibTrans" cxnId="{BB2DF035-FD06-43E7-83A6-E2BB124F81CE}">
      <dgm:prSet/>
      <dgm:spPr/>
    </dgm:pt>
    <dgm:pt modelId="{691241F0-72A2-4234-A28F-19590AD9DF2B}">
      <dgm:prSet/>
      <dgm:spPr/>
      <dgm:t>
        <a:bodyPr/>
        <a:lstStyle/>
        <a:p>
          <a:pPr marR="0" algn="just" rtl="0"/>
          <a:r>
            <a:rPr lang="pl-PL" b="1" i="0" u="none" strike="noStrike" baseline="0">
              <a:latin typeface="Times New Roman" panose="02020603050405020304" pitchFamily="18" charset="0"/>
            </a:rPr>
            <a:t>HR/Płace</a:t>
          </a:r>
        </a:p>
      </dgm:t>
    </dgm:pt>
    <dgm:pt modelId="{0C80BFC8-23AA-4011-833B-AFA475B5FF5A}" type="parTrans" cxnId="{D89DE1BC-5D87-4369-BF50-8EE96B4A2C0B}">
      <dgm:prSet/>
      <dgm:spPr/>
    </dgm:pt>
    <dgm:pt modelId="{88C95CCA-4568-4FD2-A1C1-87EE780C6B07}" type="sibTrans" cxnId="{D89DE1BC-5D87-4369-BF50-8EE96B4A2C0B}">
      <dgm:prSet/>
      <dgm:spPr/>
    </dgm:pt>
    <dgm:pt modelId="{38B45B17-923D-4948-9EC7-D8D648730469}">
      <dgm:prSet/>
      <dgm:spPr/>
      <dgm:t>
        <a:bodyPr/>
        <a:lstStyle/>
        <a:p>
          <a:pPr marR="0" algn="just" rtl="0"/>
          <a:r>
            <a:rPr lang="pl-PL" b="1" i="0" u="none" strike="noStrike" baseline="0">
              <a:latin typeface="Times New Roman" panose="02020603050405020304" pitchFamily="18" charset="0"/>
            </a:rPr>
            <a:t>Migracja danych</a:t>
          </a:r>
        </a:p>
      </dgm:t>
    </dgm:pt>
    <dgm:pt modelId="{F3D77A58-C1FD-4014-9842-366E2AF790E3}" type="parTrans" cxnId="{A102373D-76ED-4817-83BE-EB4479267FC8}">
      <dgm:prSet/>
      <dgm:spPr/>
    </dgm:pt>
    <dgm:pt modelId="{E2082C99-9763-4C1F-82D9-2FD364F11336}" type="sibTrans" cxnId="{A102373D-76ED-4817-83BE-EB4479267FC8}">
      <dgm:prSet/>
      <dgm:spPr/>
    </dgm:pt>
    <dgm:pt modelId="{7F07BA28-C911-4826-B406-F7CB346FA6EC}" type="pres">
      <dgm:prSet presAssocID="{A733331B-FF68-4B57-B966-678F157B6096}" presName="hierChild1" presStyleCnt="0">
        <dgm:presLayoutVars>
          <dgm:orgChart val="1"/>
          <dgm:chPref val="1"/>
          <dgm:dir/>
          <dgm:animOne val="branch"/>
          <dgm:animLvl val="lvl"/>
          <dgm:resizeHandles/>
        </dgm:presLayoutVars>
      </dgm:prSet>
      <dgm:spPr/>
    </dgm:pt>
    <dgm:pt modelId="{0C24FFCE-962B-4727-B68C-B002CB165450}" type="pres">
      <dgm:prSet presAssocID="{3920DF56-4EEA-4AF9-A617-2C24EE2C15F0}" presName="hierRoot1" presStyleCnt="0">
        <dgm:presLayoutVars>
          <dgm:hierBranch/>
        </dgm:presLayoutVars>
      </dgm:prSet>
      <dgm:spPr/>
    </dgm:pt>
    <dgm:pt modelId="{D28D1122-1236-456A-8E97-65C87D260F8D}" type="pres">
      <dgm:prSet presAssocID="{3920DF56-4EEA-4AF9-A617-2C24EE2C15F0}" presName="rootComposite1" presStyleCnt="0"/>
      <dgm:spPr/>
    </dgm:pt>
    <dgm:pt modelId="{820624BE-EB40-49AE-B035-E3C9D6CADA49}" type="pres">
      <dgm:prSet presAssocID="{3920DF56-4EEA-4AF9-A617-2C24EE2C15F0}" presName="rootText1" presStyleLbl="node0" presStyleIdx="0" presStyleCnt="1">
        <dgm:presLayoutVars>
          <dgm:chPref val="3"/>
        </dgm:presLayoutVars>
      </dgm:prSet>
      <dgm:spPr/>
    </dgm:pt>
    <dgm:pt modelId="{D481D45C-31A5-441C-8345-738A1D96E6AF}" type="pres">
      <dgm:prSet presAssocID="{3920DF56-4EEA-4AF9-A617-2C24EE2C15F0}" presName="rootConnector1" presStyleLbl="node1" presStyleIdx="0" presStyleCnt="0"/>
      <dgm:spPr/>
    </dgm:pt>
    <dgm:pt modelId="{C9F5C251-0422-4D9D-A3FD-D0FD12962646}" type="pres">
      <dgm:prSet presAssocID="{3920DF56-4EEA-4AF9-A617-2C24EE2C15F0}" presName="hierChild2" presStyleCnt="0"/>
      <dgm:spPr/>
    </dgm:pt>
    <dgm:pt modelId="{85D4EEED-5C80-440C-837E-5594B66C213F}" type="pres">
      <dgm:prSet presAssocID="{A13CF6AF-5225-40B8-8780-2F46A7333EF2}" presName="Name35" presStyleLbl="parChTrans1D2" presStyleIdx="0" presStyleCnt="10"/>
      <dgm:spPr/>
    </dgm:pt>
    <dgm:pt modelId="{9D32BF97-F862-4D79-A37B-64427C413109}" type="pres">
      <dgm:prSet presAssocID="{2D21E75E-AC6A-4839-8801-01D8446B1F50}" presName="hierRoot2" presStyleCnt="0">
        <dgm:presLayoutVars>
          <dgm:hierBranch/>
        </dgm:presLayoutVars>
      </dgm:prSet>
      <dgm:spPr/>
    </dgm:pt>
    <dgm:pt modelId="{E37413B6-DD01-4750-9D04-E4A681C75404}" type="pres">
      <dgm:prSet presAssocID="{2D21E75E-AC6A-4839-8801-01D8446B1F50}" presName="rootComposite" presStyleCnt="0"/>
      <dgm:spPr/>
    </dgm:pt>
    <dgm:pt modelId="{0216FA5C-1F7A-413E-AB9B-896E4F28BD16}" type="pres">
      <dgm:prSet presAssocID="{2D21E75E-AC6A-4839-8801-01D8446B1F50}" presName="rootText" presStyleLbl="node2" presStyleIdx="0" presStyleCnt="8">
        <dgm:presLayoutVars>
          <dgm:chPref val="3"/>
        </dgm:presLayoutVars>
      </dgm:prSet>
      <dgm:spPr/>
    </dgm:pt>
    <dgm:pt modelId="{44D3BB04-4B43-4A9D-96FE-3D29287C3616}" type="pres">
      <dgm:prSet presAssocID="{2D21E75E-AC6A-4839-8801-01D8446B1F50}" presName="rootConnector" presStyleLbl="node2" presStyleIdx="0" presStyleCnt="8"/>
      <dgm:spPr/>
    </dgm:pt>
    <dgm:pt modelId="{BFE75DFF-3982-4CE1-BB16-714BD0467D80}" type="pres">
      <dgm:prSet presAssocID="{2D21E75E-AC6A-4839-8801-01D8446B1F50}" presName="hierChild4" presStyleCnt="0"/>
      <dgm:spPr/>
    </dgm:pt>
    <dgm:pt modelId="{22FCCB7F-D118-4DEC-BD09-39B83392DFCF}" type="pres">
      <dgm:prSet presAssocID="{2D21E75E-AC6A-4839-8801-01D8446B1F50}" presName="hierChild5" presStyleCnt="0"/>
      <dgm:spPr/>
    </dgm:pt>
    <dgm:pt modelId="{C5A296CA-E29F-4BCE-B6AB-F3E90AFE3896}" type="pres">
      <dgm:prSet presAssocID="{3E6AB972-CEB2-4A5B-96C9-B1CEF2527DD9}" presName="Name35" presStyleLbl="parChTrans1D2" presStyleIdx="1" presStyleCnt="10"/>
      <dgm:spPr/>
    </dgm:pt>
    <dgm:pt modelId="{D7DA710B-3995-41A6-B2AC-825BCFFB8811}" type="pres">
      <dgm:prSet presAssocID="{33C3CD88-7092-4117-8158-B743C940C07D}" presName="hierRoot2" presStyleCnt="0">
        <dgm:presLayoutVars>
          <dgm:hierBranch/>
        </dgm:presLayoutVars>
      </dgm:prSet>
      <dgm:spPr/>
    </dgm:pt>
    <dgm:pt modelId="{5206C92F-F582-40FC-9543-0ACB543CBDE9}" type="pres">
      <dgm:prSet presAssocID="{33C3CD88-7092-4117-8158-B743C940C07D}" presName="rootComposite" presStyleCnt="0"/>
      <dgm:spPr/>
    </dgm:pt>
    <dgm:pt modelId="{5C1A7266-5A0F-4124-A9B1-A5A64308305C}" type="pres">
      <dgm:prSet presAssocID="{33C3CD88-7092-4117-8158-B743C940C07D}" presName="rootText" presStyleLbl="node2" presStyleIdx="1" presStyleCnt="8">
        <dgm:presLayoutVars>
          <dgm:chPref val="3"/>
        </dgm:presLayoutVars>
      </dgm:prSet>
      <dgm:spPr/>
    </dgm:pt>
    <dgm:pt modelId="{C9E8E6BB-83F9-400F-83AE-DF7083594996}" type="pres">
      <dgm:prSet presAssocID="{33C3CD88-7092-4117-8158-B743C940C07D}" presName="rootConnector" presStyleLbl="node2" presStyleIdx="1" presStyleCnt="8"/>
      <dgm:spPr/>
    </dgm:pt>
    <dgm:pt modelId="{2ACE2479-C124-41B7-9D1B-044F93384CC2}" type="pres">
      <dgm:prSet presAssocID="{33C3CD88-7092-4117-8158-B743C940C07D}" presName="hierChild4" presStyleCnt="0"/>
      <dgm:spPr/>
    </dgm:pt>
    <dgm:pt modelId="{97AE1880-7313-49EC-9578-E897F1A91AF1}" type="pres">
      <dgm:prSet presAssocID="{33C3CD88-7092-4117-8158-B743C940C07D}" presName="hierChild5" presStyleCnt="0"/>
      <dgm:spPr/>
    </dgm:pt>
    <dgm:pt modelId="{3FB9DF81-37CE-482B-8868-2E731707680F}" type="pres">
      <dgm:prSet presAssocID="{F0A9C18F-2361-4E0E-A84C-4C3578DE978E}" presName="Name35" presStyleLbl="parChTrans1D2" presStyleIdx="2" presStyleCnt="10"/>
      <dgm:spPr/>
    </dgm:pt>
    <dgm:pt modelId="{195283CF-128D-4E1B-AA1F-B0AECFE1593E}" type="pres">
      <dgm:prSet presAssocID="{E46F2BCC-64E1-47DB-B19E-F8B4D9F540F9}" presName="hierRoot2" presStyleCnt="0">
        <dgm:presLayoutVars>
          <dgm:hierBranch/>
        </dgm:presLayoutVars>
      </dgm:prSet>
      <dgm:spPr/>
    </dgm:pt>
    <dgm:pt modelId="{2B90E4D1-1338-48B6-AE43-441F41B2CCBF}" type="pres">
      <dgm:prSet presAssocID="{E46F2BCC-64E1-47DB-B19E-F8B4D9F540F9}" presName="rootComposite" presStyleCnt="0"/>
      <dgm:spPr/>
    </dgm:pt>
    <dgm:pt modelId="{FD26CC0B-8B48-4418-8B27-AE3A95EA664E}" type="pres">
      <dgm:prSet presAssocID="{E46F2BCC-64E1-47DB-B19E-F8B4D9F540F9}" presName="rootText" presStyleLbl="node2" presStyleIdx="2" presStyleCnt="8">
        <dgm:presLayoutVars>
          <dgm:chPref val="3"/>
        </dgm:presLayoutVars>
      </dgm:prSet>
      <dgm:spPr/>
    </dgm:pt>
    <dgm:pt modelId="{CDC618C2-DACA-4592-BE66-0DBEFF91888E}" type="pres">
      <dgm:prSet presAssocID="{E46F2BCC-64E1-47DB-B19E-F8B4D9F540F9}" presName="rootConnector" presStyleLbl="node2" presStyleIdx="2" presStyleCnt="8"/>
      <dgm:spPr/>
    </dgm:pt>
    <dgm:pt modelId="{115055F7-C373-4CBD-B7FE-52E8A84844D0}" type="pres">
      <dgm:prSet presAssocID="{E46F2BCC-64E1-47DB-B19E-F8B4D9F540F9}" presName="hierChild4" presStyleCnt="0"/>
      <dgm:spPr/>
    </dgm:pt>
    <dgm:pt modelId="{FEB87B5F-2942-42B2-AE33-E4177BDB52A7}" type="pres">
      <dgm:prSet presAssocID="{E46F2BCC-64E1-47DB-B19E-F8B4D9F540F9}" presName="hierChild5" presStyleCnt="0"/>
      <dgm:spPr/>
    </dgm:pt>
    <dgm:pt modelId="{4811FFB4-4018-40FD-BE30-DED19DDCB6DB}" type="pres">
      <dgm:prSet presAssocID="{1EC79FB1-94EF-4847-AE42-FCC60114B01B}" presName="Name35" presStyleLbl="parChTrans1D2" presStyleIdx="3" presStyleCnt="10"/>
      <dgm:spPr/>
    </dgm:pt>
    <dgm:pt modelId="{A897BE17-3DAE-4AA1-9D9F-8286603471E2}" type="pres">
      <dgm:prSet presAssocID="{B08D03AE-4D71-4CBB-9A3B-F8345F431DCD}" presName="hierRoot2" presStyleCnt="0">
        <dgm:presLayoutVars>
          <dgm:hierBranch/>
        </dgm:presLayoutVars>
      </dgm:prSet>
      <dgm:spPr/>
    </dgm:pt>
    <dgm:pt modelId="{41DF0100-4719-4B4F-AF8F-81C8C79E90B6}" type="pres">
      <dgm:prSet presAssocID="{B08D03AE-4D71-4CBB-9A3B-F8345F431DCD}" presName="rootComposite" presStyleCnt="0"/>
      <dgm:spPr/>
    </dgm:pt>
    <dgm:pt modelId="{7DD10900-46AA-4F3B-9086-4FC6BC347A61}" type="pres">
      <dgm:prSet presAssocID="{B08D03AE-4D71-4CBB-9A3B-F8345F431DCD}" presName="rootText" presStyleLbl="node2" presStyleIdx="3" presStyleCnt="8">
        <dgm:presLayoutVars>
          <dgm:chPref val="3"/>
        </dgm:presLayoutVars>
      </dgm:prSet>
      <dgm:spPr/>
    </dgm:pt>
    <dgm:pt modelId="{CB1A4AA0-7BBD-42D2-9A3C-66C9A901D624}" type="pres">
      <dgm:prSet presAssocID="{B08D03AE-4D71-4CBB-9A3B-F8345F431DCD}" presName="rootConnector" presStyleLbl="node2" presStyleIdx="3" presStyleCnt="8"/>
      <dgm:spPr/>
    </dgm:pt>
    <dgm:pt modelId="{DBDDF63B-51F6-4584-A509-A6DF158447FE}" type="pres">
      <dgm:prSet presAssocID="{B08D03AE-4D71-4CBB-9A3B-F8345F431DCD}" presName="hierChild4" presStyleCnt="0"/>
      <dgm:spPr/>
    </dgm:pt>
    <dgm:pt modelId="{4F85CFC7-7354-4139-8F59-CD01EC1B4DF1}" type="pres">
      <dgm:prSet presAssocID="{B08D03AE-4D71-4CBB-9A3B-F8345F431DCD}" presName="hierChild5" presStyleCnt="0"/>
      <dgm:spPr/>
    </dgm:pt>
    <dgm:pt modelId="{EC6CCC18-49B2-4B76-8E1E-CAD2787A63BE}" type="pres">
      <dgm:prSet presAssocID="{9C0DC469-22D7-4F2D-ABA3-4BE4EB1D3A8A}" presName="Name35" presStyleLbl="parChTrans1D2" presStyleIdx="4" presStyleCnt="10"/>
      <dgm:spPr/>
    </dgm:pt>
    <dgm:pt modelId="{CA3E0B2E-5210-4560-AB71-734271A46FC4}" type="pres">
      <dgm:prSet presAssocID="{D807D442-4063-4B67-B637-FED90EF62362}" presName="hierRoot2" presStyleCnt="0">
        <dgm:presLayoutVars>
          <dgm:hierBranch/>
        </dgm:presLayoutVars>
      </dgm:prSet>
      <dgm:spPr/>
    </dgm:pt>
    <dgm:pt modelId="{75D01298-0889-4B8F-AE58-D1F796B34C0D}" type="pres">
      <dgm:prSet presAssocID="{D807D442-4063-4B67-B637-FED90EF62362}" presName="rootComposite" presStyleCnt="0"/>
      <dgm:spPr/>
    </dgm:pt>
    <dgm:pt modelId="{B07081DE-8340-4972-8D93-46EFF086E62E}" type="pres">
      <dgm:prSet presAssocID="{D807D442-4063-4B67-B637-FED90EF62362}" presName="rootText" presStyleLbl="node2" presStyleIdx="4" presStyleCnt="8">
        <dgm:presLayoutVars>
          <dgm:chPref val="3"/>
        </dgm:presLayoutVars>
      </dgm:prSet>
      <dgm:spPr/>
    </dgm:pt>
    <dgm:pt modelId="{8EA92353-04D8-482E-AD6B-DA37AB6174DB}" type="pres">
      <dgm:prSet presAssocID="{D807D442-4063-4B67-B637-FED90EF62362}" presName="rootConnector" presStyleLbl="node2" presStyleIdx="4" presStyleCnt="8"/>
      <dgm:spPr/>
    </dgm:pt>
    <dgm:pt modelId="{62CA59CF-73BB-406A-9171-C50EE5822714}" type="pres">
      <dgm:prSet presAssocID="{D807D442-4063-4B67-B637-FED90EF62362}" presName="hierChild4" presStyleCnt="0"/>
      <dgm:spPr/>
    </dgm:pt>
    <dgm:pt modelId="{603DBA50-6BA2-4017-B3CD-08C12C379B55}" type="pres">
      <dgm:prSet presAssocID="{D807D442-4063-4B67-B637-FED90EF62362}" presName="hierChild5" presStyleCnt="0"/>
      <dgm:spPr/>
    </dgm:pt>
    <dgm:pt modelId="{FB0581E4-5760-43FF-9E03-E4657CCF2A20}" type="pres">
      <dgm:prSet presAssocID="{F839072C-0F25-4C85-A9F0-612AA24DFD2B}" presName="Name35" presStyleLbl="parChTrans1D2" presStyleIdx="5" presStyleCnt="10"/>
      <dgm:spPr/>
    </dgm:pt>
    <dgm:pt modelId="{418BDBD0-2690-444F-8652-F297703AE1DF}" type="pres">
      <dgm:prSet presAssocID="{231D904B-0092-4491-99FC-C0B8C9447245}" presName="hierRoot2" presStyleCnt="0">
        <dgm:presLayoutVars>
          <dgm:hierBranch/>
        </dgm:presLayoutVars>
      </dgm:prSet>
      <dgm:spPr/>
    </dgm:pt>
    <dgm:pt modelId="{CABE9D37-EA31-447D-8F0C-321F34347028}" type="pres">
      <dgm:prSet presAssocID="{231D904B-0092-4491-99FC-C0B8C9447245}" presName="rootComposite" presStyleCnt="0"/>
      <dgm:spPr/>
    </dgm:pt>
    <dgm:pt modelId="{10538948-A236-4293-819E-FAD2DA36019B}" type="pres">
      <dgm:prSet presAssocID="{231D904B-0092-4491-99FC-C0B8C9447245}" presName="rootText" presStyleLbl="node2" presStyleIdx="5" presStyleCnt="8">
        <dgm:presLayoutVars>
          <dgm:chPref val="3"/>
        </dgm:presLayoutVars>
      </dgm:prSet>
      <dgm:spPr/>
    </dgm:pt>
    <dgm:pt modelId="{57345731-3068-490B-AC77-36729E104FA4}" type="pres">
      <dgm:prSet presAssocID="{231D904B-0092-4491-99FC-C0B8C9447245}" presName="rootConnector" presStyleLbl="node2" presStyleIdx="5" presStyleCnt="8"/>
      <dgm:spPr/>
    </dgm:pt>
    <dgm:pt modelId="{4A0AC00E-EBBF-4C92-86AB-A907F93BAEF3}" type="pres">
      <dgm:prSet presAssocID="{231D904B-0092-4491-99FC-C0B8C9447245}" presName="hierChild4" presStyleCnt="0"/>
      <dgm:spPr/>
    </dgm:pt>
    <dgm:pt modelId="{39CA17EE-8DC5-47E3-B19D-4987402604FB}" type="pres">
      <dgm:prSet presAssocID="{231D904B-0092-4491-99FC-C0B8C9447245}" presName="hierChild5" presStyleCnt="0"/>
      <dgm:spPr/>
    </dgm:pt>
    <dgm:pt modelId="{CC28F491-0AFE-4FB0-9783-F90392081FDE}" type="pres">
      <dgm:prSet presAssocID="{0C80BFC8-23AA-4011-833B-AFA475B5FF5A}" presName="Name35" presStyleLbl="parChTrans1D2" presStyleIdx="6" presStyleCnt="10"/>
      <dgm:spPr/>
    </dgm:pt>
    <dgm:pt modelId="{82032525-878A-429C-978D-34E3CBB73B62}" type="pres">
      <dgm:prSet presAssocID="{691241F0-72A2-4234-A28F-19590AD9DF2B}" presName="hierRoot2" presStyleCnt="0">
        <dgm:presLayoutVars>
          <dgm:hierBranch/>
        </dgm:presLayoutVars>
      </dgm:prSet>
      <dgm:spPr/>
    </dgm:pt>
    <dgm:pt modelId="{568C04B9-456C-4283-BD77-3C5A224C843F}" type="pres">
      <dgm:prSet presAssocID="{691241F0-72A2-4234-A28F-19590AD9DF2B}" presName="rootComposite" presStyleCnt="0"/>
      <dgm:spPr/>
    </dgm:pt>
    <dgm:pt modelId="{0CA0E228-7899-4A10-98A3-CF2031A7B420}" type="pres">
      <dgm:prSet presAssocID="{691241F0-72A2-4234-A28F-19590AD9DF2B}" presName="rootText" presStyleLbl="node2" presStyleIdx="6" presStyleCnt="8">
        <dgm:presLayoutVars>
          <dgm:chPref val="3"/>
        </dgm:presLayoutVars>
      </dgm:prSet>
      <dgm:spPr/>
    </dgm:pt>
    <dgm:pt modelId="{71614195-3ACA-41EE-B527-DCF25B3B5AB2}" type="pres">
      <dgm:prSet presAssocID="{691241F0-72A2-4234-A28F-19590AD9DF2B}" presName="rootConnector" presStyleLbl="node2" presStyleIdx="6" presStyleCnt="8"/>
      <dgm:spPr/>
    </dgm:pt>
    <dgm:pt modelId="{8FB033A0-5296-481B-BFFD-85F1A5BE8F05}" type="pres">
      <dgm:prSet presAssocID="{691241F0-72A2-4234-A28F-19590AD9DF2B}" presName="hierChild4" presStyleCnt="0"/>
      <dgm:spPr/>
    </dgm:pt>
    <dgm:pt modelId="{EE24AAA7-C124-494F-B357-7C975C36732D}" type="pres">
      <dgm:prSet presAssocID="{691241F0-72A2-4234-A28F-19590AD9DF2B}" presName="hierChild5" presStyleCnt="0"/>
      <dgm:spPr/>
    </dgm:pt>
    <dgm:pt modelId="{B9DD6CE9-B902-4CAC-8293-B09E31DAFC44}" type="pres">
      <dgm:prSet presAssocID="{F3D77A58-C1FD-4014-9842-366E2AF790E3}" presName="Name35" presStyleLbl="parChTrans1D2" presStyleIdx="7" presStyleCnt="10"/>
      <dgm:spPr/>
    </dgm:pt>
    <dgm:pt modelId="{AFDA0DF9-B30A-4171-A7BF-F85F1F398BEF}" type="pres">
      <dgm:prSet presAssocID="{38B45B17-923D-4948-9EC7-D8D648730469}" presName="hierRoot2" presStyleCnt="0">
        <dgm:presLayoutVars>
          <dgm:hierBranch/>
        </dgm:presLayoutVars>
      </dgm:prSet>
      <dgm:spPr/>
    </dgm:pt>
    <dgm:pt modelId="{B6384D34-ACB4-4141-AB62-6565A4036625}" type="pres">
      <dgm:prSet presAssocID="{38B45B17-923D-4948-9EC7-D8D648730469}" presName="rootComposite" presStyleCnt="0"/>
      <dgm:spPr/>
    </dgm:pt>
    <dgm:pt modelId="{536B3D73-A6B8-49FC-9DB7-77099E540AC1}" type="pres">
      <dgm:prSet presAssocID="{38B45B17-923D-4948-9EC7-D8D648730469}" presName="rootText" presStyleLbl="node2" presStyleIdx="7" presStyleCnt="8">
        <dgm:presLayoutVars>
          <dgm:chPref val="3"/>
        </dgm:presLayoutVars>
      </dgm:prSet>
      <dgm:spPr/>
    </dgm:pt>
    <dgm:pt modelId="{CD7E0C97-E839-444F-8580-F450A3B9B805}" type="pres">
      <dgm:prSet presAssocID="{38B45B17-923D-4948-9EC7-D8D648730469}" presName="rootConnector" presStyleLbl="node2" presStyleIdx="7" presStyleCnt="8"/>
      <dgm:spPr/>
    </dgm:pt>
    <dgm:pt modelId="{95454E55-3D06-4EA6-A81F-E56E041F3DCD}" type="pres">
      <dgm:prSet presAssocID="{38B45B17-923D-4948-9EC7-D8D648730469}" presName="hierChild4" presStyleCnt="0"/>
      <dgm:spPr/>
    </dgm:pt>
    <dgm:pt modelId="{2F615004-D800-4A51-AB81-87D28D06376A}" type="pres">
      <dgm:prSet presAssocID="{38B45B17-923D-4948-9EC7-D8D648730469}" presName="hierChild5" presStyleCnt="0"/>
      <dgm:spPr/>
    </dgm:pt>
    <dgm:pt modelId="{4CE218E2-6E38-46F4-86A1-9F64631C79C2}" type="pres">
      <dgm:prSet presAssocID="{3920DF56-4EEA-4AF9-A617-2C24EE2C15F0}" presName="hierChild3" presStyleCnt="0"/>
      <dgm:spPr/>
    </dgm:pt>
    <dgm:pt modelId="{4ED4349B-26D7-449D-90FF-A0131D4BC031}" type="pres">
      <dgm:prSet presAssocID="{A87FAD1C-9CB2-4AAF-825E-4F8178CD6A02}" presName="Name111" presStyleLbl="parChTrans1D2" presStyleIdx="8" presStyleCnt="10"/>
      <dgm:spPr/>
    </dgm:pt>
    <dgm:pt modelId="{FA153CD7-A6CE-415A-9484-D4888A955131}" type="pres">
      <dgm:prSet presAssocID="{DA433401-FBA0-482E-88D7-0E6134FFE2CB}" presName="hierRoot3" presStyleCnt="0">
        <dgm:presLayoutVars>
          <dgm:hierBranch/>
        </dgm:presLayoutVars>
      </dgm:prSet>
      <dgm:spPr/>
    </dgm:pt>
    <dgm:pt modelId="{9204AB07-F697-47C6-9B7F-9C286D451096}" type="pres">
      <dgm:prSet presAssocID="{DA433401-FBA0-482E-88D7-0E6134FFE2CB}" presName="rootComposite3" presStyleCnt="0"/>
      <dgm:spPr/>
    </dgm:pt>
    <dgm:pt modelId="{AF0F368A-CD02-4319-BC57-BAF3FA2A9183}" type="pres">
      <dgm:prSet presAssocID="{DA433401-FBA0-482E-88D7-0E6134FFE2CB}" presName="rootText3" presStyleLbl="asst1" presStyleIdx="0" presStyleCnt="2">
        <dgm:presLayoutVars>
          <dgm:chPref val="3"/>
        </dgm:presLayoutVars>
      </dgm:prSet>
      <dgm:spPr/>
    </dgm:pt>
    <dgm:pt modelId="{A74BC4F4-A7B4-48B3-976D-AAF3FCABC178}" type="pres">
      <dgm:prSet presAssocID="{DA433401-FBA0-482E-88D7-0E6134FFE2CB}" presName="rootConnector3" presStyleLbl="asst1" presStyleIdx="0" presStyleCnt="2"/>
      <dgm:spPr/>
    </dgm:pt>
    <dgm:pt modelId="{C673BD7A-C6BE-41E5-AD9B-11A6FDB4F2A5}" type="pres">
      <dgm:prSet presAssocID="{DA433401-FBA0-482E-88D7-0E6134FFE2CB}" presName="hierChild6" presStyleCnt="0"/>
      <dgm:spPr/>
    </dgm:pt>
    <dgm:pt modelId="{27DD05C5-0DB4-4C7E-8C31-EA762B527DE1}" type="pres">
      <dgm:prSet presAssocID="{DA433401-FBA0-482E-88D7-0E6134FFE2CB}" presName="hierChild7" presStyleCnt="0"/>
      <dgm:spPr/>
    </dgm:pt>
    <dgm:pt modelId="{706ED2D6-BD43-49BD-B5AB-260C535431D5}" type="pres">
      <dgm:prSet presAssocID="{9460077F-9058-4C98-BAB6-4F8793522574}" presName="Name111" presStyleLbl="parChTrans1D2" presStyleIdx="9" presStyleCnt="10"/>
      <dgm:spPr/>
    </dgm:pt>
    <dgm:pt modelId="{67D4430B-62A5-4D3B-BAE6-0EC6C2C900A6}" type="pres">
      <dgm:prSet presAssocID="{854827AD-9378-4885-B3F9-29B40FA1EB72}" presName="hierRoot3" presStyleCnt="0">
        <dgm:presLayoutVars>
          <dgm:hierBranch/>
        </dgm:presLayoutVars>
      </dgm:prSet>
      <dgm:spPr/>
    </dgm:pt>
    <dgm:pt modelId="{1D073905-767D-4C89-88FD-9051E59D0BF5}" type="pres">
      <dgm:prSet presAssocID="{854827AD-9378-4885-B3F9-29B40FA1EB72}" presName="rootComposite3" presStyleCnt="0"/>
      <dgm:spPr/>
    </dgm:pt>
    <dgm:pt modelId="{0B6300B3-CE47-4D38-9306-86CFDBDC0EC3}" type="pres">
      <dgm:prSet presAssocID="{854827AD-9378-4885-B3F9-29B40FA1EB72}" presName="rootText3" presStyleLbl="asst1" presStyleIdx="1" presStyleCnt="2">
        <dgm:presLayoutVars>
          <dgm:chPref val="3"/>
        </dgm:presLayoutVars>
      </dgm:prSet>
      <dgm:spPr/>
    </dgm:pt>
    <dgm:pt modelId="{919CE265-657F-4D0A-BD6C-E86E82DE0590}" type="pres">
      <dgm:prSet presAssocID="{854827AD-9378-4885-B3F9-29B40FA1EB72}" presName="rootConnector3" presStyleLbl="asst1" presStyleIdx="1" presStyleCnt="2"/>
      <dgm:spPr/>
    </dgm:pt>
    <dgm:pt modelId="{168E7AE2-2676-458F-865D-AA9F7E1E914E}" type="pres">
      <dgm:prSet presAssocID="{854827AD-9378-4885-B3F9-29B40FA1EB72}" presName="hierChild6" presStyleCnt="0"/>
      <dgm:spPr/>
    </dgm:pt>
    <dgm:pt modelId="{1F36E4C1-E848-4918-BB77-631F99EAF2DE}" type="pres">
      <dgm:prSet presAssocID="{854827AD-9378-4885-B3F9-29B40FA1EB72}" presName="hierChild7" presStyleCnt="0"/>
      <dgm:spPr/>
    </dgm:pt>
  </dgm:ptLst>
  <dgm:cxnLst>
    <dgm:cxn modelId="{E5517405-B549-4EFF-8C01-19252F94D757}" type="presOf" srcId="{9460077F-9058-4C98-BAB6-4F8793522574}" destId="{706ED2D6-BD43-49BD-B5AB-260C535431D5}" srcOrd="0" destOrd="0" presId="urn:microsoft.com/office/officeart/2005/8/layout/orgChart1"/>
    <dgm:cxn modelId="{004CC009-EF76-43E5-AE94-A887F7DE3A8F}" srcId="{3920DF56-4EEA-4AF9-A617-2C24EE2C15F0}" destId="{D807D442-4063-4B67-B637-FED90EF62362}" srcOrd="6" destOrd="0" parTransId="{9C0DC469-22D7-4F2D-ABA3-4BE4EB1D3A8A}" sibTransId="{AB4FF827-F2CD-4B3F-BC3B-54F26E00D4E5}"/>
    <dgm:cxn modelId="{1ED1840F-D0FF-4B72-91FD-4C3244807EE8}" type="presOf" srcId="{691241F0-72A2-4234-A28F-19590AD9DF2B}" destId="{0CA0E228-7899-4A10-98A3-CF2031A7B420}" srcOrd="0" destOrd="0" presId="urn:microsoft.com/office/officeart/2005/8/layout/orgChart1"/>
    <dgm:cxn modelId="{CF9CD90F-7134-42D6-A3BC-ABFBF3858B31}" srcId="{A733331B-FF68-4B57-B966-678F157B6096}" destId="{3920DF56-4EEA-4AF9-A617-2C24EE2C15F0}" srcOrd="0" destOrd="0" parTransId="{04436E2F-A574-429D-85A1-E7F35EBD2800}" sibTransId="{2D5E92DE-F18C-4549-854C-546C012E61F3}"/>
    <dgm:cxn modelId="{36D74320-E089-4C6A-9B16-0AA2A03FF961}" type="presOf" srcId="{3920DF56-4EEA-4AF9-A617-2C24EE2C15F0}" destId="{820624BE-EB40-49AE-B035-E3C9D6CADA49}" srcOrd="0" destOrd="0" presId="urn:microsoft.com/office/officeart/2005/8/layout/orgChart1"/>
    <dgm:cxn modelId="{B3401A26-5C3E-43B5-A918-D81B9E6D65D4}" type="presOf" srcId="{DA433401-FBA0-482E-88D7-0E6134FFE2CB}" destId="{AF0F368A-CD02-4319-BC57-BAF3FA2A9183}" srcOrd="0" destOrd="0" presId="urn:microsoft.com/office/officeart/2005/8/layout/orgChart1"/>
    <dgm:cxn modelId="{BB2DF035-FD06-43E7-83A6-E2BB124F81CE}" srcId="{3920DF56-4EEA-4AF9-A617-2C24EE2C15F0}" destId="{231D904B-0092-4491-99FC-C0B8C9447245}" srcOrd="7" destOrd="0" parTransId="{F839072C-0F25-4C85-A9F0-612AA24DFD2B}" sibTransId="{BD189F26-13FE-45CC-A91B-F98DAFE54B44}"/>
    <dgm:cxn modelId="{A102373D-76ED-4817-83BE-EB4479267FC8}" srcId="{3920DF56-4EEA-4AF9-A617-2C24EE2C15F0}" destId="{38B45B17-923D-4948-9EC7-D8D648730469}" srcOrd="9" destOrd="0" parTransId="{F3D77A58-C1FD-4014-9842-366E2AF790E3}" sibTransId="{E2082C99-9763-4C1F-82D9-2FD364F11336}"/>
    <dgm:cxn modelId="{AC4C025D-79BA-4F9F-BE52-355C9644EAFD}" srcId="{3920DF56-4EEA-4AF9-A617-2C24EE2C15F0}" destId="{854827AD-9378-4885-B3F9-29B40FA1EB72}" srcOrd="1" destOrd="0" parTransId="{9460077F-9058-4C98-BAB6-4F8793522574}" sibTransId="{2D136BD5-F7B8-4A1D-98C4-2089CE497784}"/>
    <dgm:cxn modelId="{1A1E8D5E-FF18-42ED-BDC4-D8ED07A4163F}" type="presOf" srcId="{2D21E75E-AC6A-4839-8801-01D8446B1F50}" destId="{0216FA5C-1F7A-413E-AB9B-896E4F28BD16}" srcOrd="0" destOrd="0" presId="urn:microsoft.com/office/officeart/2005/8/layout/orgChart1"/>
    <dgm:cxn modelId="{7360835F-E5E0-40A4-B2B4-A6FAF088FEE4}" srcId="{3920DF56-4EEA-4AF9-A617-2C24EE2C15F0}" destId="{DA433401-FBA0-482E-88D7-0E6134FFE2CB}" srcOrd="0" destOrd="0" parTransId="{A87FAD1C-9CB2-4AAF-825E-4F8178CD6A02}" sibTransId="{9B503339-A4BC-432B-B33E-0702A4BDCE78}"/>
    <dgm:cxn modelId="{52E01D60-FAE3-4C4E-AD72-229666AFFA37}" type="presOf" srcId="{B08D03AE-4D71-4CBB-9A3B-F8345F431DCD}" destId="{CB1A4AA0-7BBD-42D2-9A3C-66C9A901D624}" srcOrd="1" destOrd="0" presId="urn:microsoft.com/office/officeart/2005/8/layout/orgChart1"/>
    <dgm:cxn modelId="{57B5DE67-37AB-4918-8B75-8867E47D4D55}" type="presOf" srcId="{A733331B-FF68-4B57-B966-678F157B6096}" destId="{7F07BA28-C911-4826-B406-F7CB346FA6EC}" srcOrd="0" destOrd="0" presId="urn:microsoft.com/office/officeart/2005/8/layout/orgChart1"/>
    <dgm:cxn modelId="{C5617E68-3B6D-4C2D-BE6E-F078BA5B5FDD}" type="presOf" srcId="{D807D442-4063-4B67-B637-FED90EF62362}" destId="{8EA92353-04D8-482E-AD6B-DA37AB6174DB}" srcOrd="1" destOrd="0" presId="urn:microsoft.com/office/officeart/2005/8/layout/orgChart1"/>
    <dgm:cxn modelId="{F309904D-51A8-44A3-B204-E7B22004FA82}" type="presOf" srcId="{A13CF6AF-5225-40B8-8780-2F46A7333EF2}" destId="{85D4EEED-5C80-440C-837E-5594B66C213F}" srcOrd="0" destOrd="0" presId="urn:microsoft.com/office/officeart/2005/8/layout/orgChart1"/>
    <dgm:cxn modelId="{AC7A3E6E-DD5D-4893-AB6B-DCBFF236EAAC}" srcId="{3920DF56-4EEA-4AF9-A617-2C24EE2C15F0}" destId="{2D21E75E-AC6A-4839-8801-01D8446B1F50}" srcOrd="2" destOrd="0" parTransId="{A13CF6AF-5225-40B8-8780-2F46A7333EF2}" sibTransId="{BF751470-F70E-422A-AF77-21D646AF3670}"/>
    <dgm:cxn modelId="{B4FE3C4F-D4DA-47E5-B892-F849D0A99CE2}" type="presOf" srcId="{F0A9C18F-2361-4E0E-A84C-4C3578DE978E}" destId="{3FB9DF81-37CE-482B-8868-2E731707680F}" srcOrd="0" destOrd="0" presId="urn:microsoft.com/office/officeart/2005/8/layout/orgChart1"/>
    <dgm:cxn modelId="{A23ABC50-6D0F-4F31-9756-7B6F1A76BCFB}" type="presOf" srcId="{231D904B-0092-4491-99FC-C0B8C9447245}" destId="{57345731-3068-490B-AC77-36729E104FA4}" srcOrd="1" destOrd="0" presId="urn:microsoft.com/office/officeart/2005/8/layout/orgChart1"/>
    <dgm:cxn modelId="{C3864852-DEB0-4F55-82F5-7C6EEE0D8063}" type="presOf" srcId="{E46F2BCC-64E1-47DB-B19E-F8B4D9F540F9}" destId="{FD26CC0B-8B48-4418-8B27-AE3A95EA664E}" srcOrd="0" destOrd="0" presId="urn:microsoft.com/office/officeart/2005/8/layout/orgChart1"/>
    <dgm:cxn modelId="{35125874-F948-4938-B429-95132A48C491}" type="presOf" srcId="{A87FAD1C-9CB2-4AAF-825E-4F8178CD6A02}" destId="{4ED4349B-26D7-449D-90FF-A0131D4BC031}" srcOrd="0" destOrd="0" presId="urn:microsoft.com/office/officeart/2005/8/layout/orgChart1"/>
    <dgm:cxn modelId="{C361005A-A42D-4D26-AE77-FC0437597BCD}" type="presOf" srcId="{E46F2BCC-64E1-47DB-B19E-F8B4D9F540F9}" destId="{CDC618C2-DACA-4592-BE66-0DBEFF91888E}" srcOrd="1" destOrd="0" presId="urn:microsoft.com/office/officeart/2005/8/layout/orgChart1"/>
    <dgm:cxn modelId="{DC559D7B-C7F6-4149-BD7D-6DF1CEE5D8C2}" type="presOf" srcId="{854827AD-9378-4885-B3F9-29B40FA1EB72}" destId="{0B6300B3-CE47-4D38-9306-86CFDBDC0EC3}" srcOrd="0" destOrd="0" presId="urn:microsoft.com/office/officeart/2005/8/layout/orgChart1"/>
    <dgm:cxn modelId="{F03C108A-9D0B-4544-BADD-007CFFACED51}" srcId="{3920DF56-4EEA-4AF9-A617-2C24EE2C15F0}" destId="{33C3CD88-7092-4117-8158-B743C940C07D}" srcOrd="3" destOrd="0" parTransId="{3E6AB972-CEB2-4A5B-96C9-B1CEF2527DD9}" sibTransId="{5CEBA4AB-CADB-4C3B-A407-6500F06E93DA}"/>
    <dgm:cxn modelId="{FE46748A-ECBB-4F86-AA9E-E5A103F626AA}" type="presOf" srcId="{231D904B-0092-4491-99FC-C0B8C9447245}" destId="{10538948-A236-4293-819E-FAD2DA36019B}" srcOrd="0" destOrd="0" presId="urn:microsoft.com/office/officeart/2005/8/layout/orgChart1"/>
    <dgm:cxn modelId="{98B4C48A-CA44-45F2-9D8B-087241683529}" type="presOf" srcId="{F3D77A58-C1FD-4014-9842-366E2AF790E3}" destId="{B9DD6CE9-B902-4CAC-8293-B09E31DAFC44}" srcOrd="0" destOrd="0" presId="urn:microsoft.com/office/officeart/2005/8/layout/orgChart1"/>
    <dgm:cxn modelId="{A9BFBC8D-D78E-4259-AB2E-2351904CC458}" type="presOf" srcId="{1EC79FB1-94EF-4847-AE42-FCC60114B01B}" destId="{4811FFB4-4018-40FD-BE30-DED19DDCB6DB}" srcOrd="0" destOrd="0" presId="urn:microsoft.com/office/officeart/2005/8/layout/orgChart1"/>
    <dgm:cxn modelId="{ED461293-3386-4CE4-8378-A312400782C8}" type="presOf" srcId="{854827AD-9378-4885-B3F9-29B40FA1EB72}" destId="{919CE265-657F-4D0A-BD6C-E86E82DE0590}" srcOrd="1" destOrd="0" presId="urn:microsoft.com/office/officeart/2005/8/layout/orgChart1"/>
    <dgm:cxn modelId="{60BC419A-CCD0-4E46-8C43-70259136C725}" type="presOf" srcId="{2D21E75E-AC6A-4839-8801-01D8446B1F50}" destId="{44D3BB04-4B43-4A9D-96FE-3D29287C3616}" srcOrd="1" destOrd="0" presId="urn:microsoft.com/office/officeart/2005/8/layout/orgChart1"/>
    <dgm:cxn modelId="{AA86229D-12CB-42EE-AB58-8CEFED317B79}" type="presOf" srcId="{3920DF56-4EEA-4AF9-A617-2C24EE2C15F0}" destId="{D481D45C-31A5-441C-8345-738A1D96E6AF}" srcOrd="1" destOrd="0" presId="urn:microsoft.com/office/officeart/2005/8/layout/orgChart1"/>
    <dgm:cxn modelId="{8EC6519E-BA69-404E-86D0-F6E7E1BBAFD4}" type="presOf" srcId="{B08D03AE-4D71-4CBB-9A3B-F8345F431DCD}" destId="{7DD10900-46AA-4F3B-9086-4FC6BC347A61}" srcOrd="0" destOrd="0" presId="urn:microsoft.com/office/officeart/2005/8/layout/orgChart1"/>
    <dgm:cxn modelId="{9785A2A1-B794-4D6B-81C9-8F78462E0522}" type="presOf" srcId="{DA433401-FBA0-482E-88D7-0E6134FFE2CB}" destId="{A74BC4F4-A7B4-48B3-976D-AAF3FCABC178}" srcOrd="1" destOrd="0" presId="urn:microsoft.com/office/officeart/2005/8/layout/orgChart1"/>
    <dgm:cxn modelId="{93A767AB-87DC-4E8D-9962-8588D864319C}" type="presOf" srcId="{9C0DC469-22D7-4F2D-ABA3-4BE4EB1D3A8A}" destId="{EC6CCC18-49B2-4B76-8E1E-CAD2787A63BE}" srcOrd="0" destOrd="0" presId="urn:microsoft.com/office/officeart/2005/8/layout/orgChart1"/>
    <dgm:cxn modelId="{EA0CA0AC-5D45-4548-8E14-EE156C7B7765}" type="presOf" srcId="{38B45B17-923D-4948-9EC7-D8D648730469}" destId="{CD7E0C97-E839-444F-8580-F450A3B9B805}" srcOrd="1" destOrd="0" presId="urn:microsoft.com/office/officeart/2005/8/layout/orgChart1"/>
    <dgm:cxn modelId="{FA247DBB-6611-4656-8CBF-64209EDD9587}" srcId="{3920DF56-4EEA-4AF9-A617-2C24EE2C15F0}" destId="{B08D03AE-4D71-4CBB-9A3B-F8345F431DCD}" srcOrd="5" destOrd="0" parTransId="{1EC79FB1-94EF-4847-AE42-FCC60114B01B}" sibTransId="{E874EDB5-189B-4704-A856-529EA809ED98}"/>
    <dgm:cxn modelId="{6F9798BB-1CAA-4578-83F3-DA9C9E33C6A3}" type="presOf" srcId="{F839072C-0F25-4C85-A9F0-612AA24DFD2B}" destId="{FB0581E4-5760-43FF-9E03-E4657CCF2A20}" srcOrd="0" destOrd="0" presId="urn:microsoft.com/office/officeart/2005/8/layout/orgChart1"/>
    <dgm:cxn modelId="{D89DE1BC-5D87-4369-BF50-8EE96B4A2C0B}" srcId="{3920DF56-4EEA-4AF9-A617-2C24EE2C15F0}" destId="{691241F0-72A2-4234-A28F-19590AD9DF2B}" srcOrd="8" destOrd="0" parTransId="{0C80BFC8-23AA-4011-833B-AFA475B5FF5A}" sibTransId="{88C95CCA-4568-4FD2-A1C1-87EE780C6B07}"/>
    <dgm:cxn modelId="{7DD3D1BE-DB62-4230-9B88-D2CED110B859}" type="presOf" srcId="{D807D442-4063-4B67-B637-FED90EF62362}" destId="{B07081DE-8340-4972-8D93-46EFF086E62E}" srcOrd="0" destOrd="0" presId="urn:microsoft.com/office/officeart/2005/8/layout/orgChart1"/>
    <dgm:cxn modelId="{E9A8BCC7-7837-4355-86B2-E8DBFF8848D1}" type="presOf" srcId="{38B45B17-923D-4948-9EC7-D8D648730469}" destId="{536B3D73-A6B8-49FC-9DB7-77099E540AC1}" srcOrd="0" destOrd="0" presId="urn:microsoft.com/office/officeart/2005/8/layout/orgChart1"/>
    <dgm:cxn modelId="{61A6E2CB-7586-4B90-B499-C583DF4C3E25}" type="presOf" srcId="{3E6AB972-CEB2-4A5B-96C9-B1CEF2527DD9}" destId="{C5A296CA-E29F-4BCE-B6AB-F3E90AFE3896}" srcOrd="0" destOrd="0" presId="urn:microsoft.com/office/officeart/2005/8/layout/orgChart1"/>
    <dgm:cxn modelId="{B04955D9-6EDD-4C02-BED7-14ED57802EF5}" type="presOf" srcId="{691241F0-72A2-4234-A28F-19590AD9DF2B}" destId="{71614195-3ACA-41EE-B527-DCF25B3B5AB2}" srcOrd="1" destOrd="0" presId="urn:microsoft.com/office/officeart/2005/8/layout/orgChart1"/>
    <dgm:cxn modelId="{628F9CDD-0822-4995-B7F8-543DA729D340}" type="presOf" srcId="{33C3CD88-7092-4117-8158-B743C940C07D}" destId="{5C1A7266-5A0F-4124-A9B1-A5A64308305C}" srcOrd="0" destOrd="0" presId="urn:microsoft.com/office/officeart/2005/8/layout/orgChart1"/>
    <dgm:cxn modelId="{3F7478F0-7DC1-4441-A03A-0164F03BE21B}" type="presOf" srcId="{0C80BFC8-23AA-4011-833B-AFA475B5FF5A}" destId="{CC28F491-0AFE-4FB0-9783-F90392081FDE}" srcOrd="0" destOrd="0" presId="urn:microsoft.com/office/officeart/2005/8/layout/orgChart1"/>
    <dgm:cxn modelId="{1DD628F9-A697-428F-8D3C-D55A395BF65A}" srcId="{3920DF56-4EEA-4AF9-A617-2C24EE2C15F0}" destId="{E46F2BCC-64E1-47DB-B19E-F8B4D9F540F9}" srcOrd="4" destOrd="0" parTransId="{F0A9C18F-2361-4E0E-A84C-4C3578DE978E}" sibTransId="{25F7BB58-B3FF-4349-92F6-BC12DDF57EEA}"/>
    <dgm:cxn modelId="{DC0EA0FB-9AF0-48EB-BA7C-25E35A730875}" type="presOf" srcId="{33C3CD88-7092-4117-8158-B743C940C07D}" destId="{C9E8E6BB-83F9-400F-83AE-DF7083594996}" srcOrd="1" destOrd="0" presId="urn:microsoft.com/office/officeart/2005/8/layout/orgChart1"/>
    <dgm:cxn modelId="{7C43B9B7-62D8-4238-8A57-026080F689E1}" type="presParOf" srcId="{7F07BA28-C911-4826-B406-F7CB346FA6EC}" destId="{0C24FFCE-962B-4727-B68C-B002CB165450}" srcOrd="0" destOrd="0" presId="urn:microsoft.com/office/officeart/2005/8/layout/orgChart1"/>
    <dgm:cxn modelId="{92E50A05-BAC5-4110-BB32-4F313298767A}" type="presParOf" srcId="{0C24FFCE-962B-4727-B68C-B002CB165450}" destId="{D28D1122-1236-456A-8E97-65C87D260F8D}" srcOrd="0" destOrd="0" presId="urn:microsoft.com/office/officeart/2005/8/layout/orgChart1"/>
    <dgm:cxn modelId="{BA01B7CC-F95F-4852-B9F8-E38F739749D4}" type="presParOf" srcId="{D28D1122-1236-456A-8E97-65C87D260F8D}" destId="{820624BE-EB40-49AE-B035-E3C9D6CADA49}" srcOrd="0" destOrd="0" presId="urn:microsoft.com/office/officeart/2005/8/layout/orgChart1"/>
    <dgm:cxn modelId="{EFE778A2-2304-415E-A52A-8446BEB5ADA8}" type="presParOf" srcId="{D28D1122-1236-456A-8E97-65C87D260F8D}" destId="{D481D45C-31A5-441C-8345-738A1D96E6AF}" srcOrd="1" destOrd="0" presId="urn:microsoft.com/office/officeart/2005/8/layout/orgChart1"/>
    <dgm:cxn modelId="{C6DAF7D8-A331-4D6D-9AA1-AFABBCFA485D}" type="presParOf" srcId="{0C24FFCE-962B-4727-B68C-B002CB165450}" destId="{C9F5C251-0422-4D9D-A3FD-D0FD12962646}" srcOrd="1" destOrd="0" presId="urn:microsoft.com/office/officeart/2005/8/layout/orgChart1"/>
    <dgm:cxn modelId="{0A6FB463-3311-4C64-A3D4-CC184F8ABFBA}" type="presParOf" srcId="{C9F5C251-0422-4D9D-A3FD-D0FD12962646}" destId="{85D4EEED-5C80-440C-837E-5594B66C213F}" srcOrd="0" destOrd="0" presId="urn:microsoft.com/office/officeart/2005/8/layout/orgChart1"/>
    <dgm:cxn modelId="{FD5432A8-14B2-4899-94BF-CCA668E80E02}" type="presParOf" srcId="{C9F5C251-0422-4D9D-A3FD-D0FD12962646}" destId="{9D32BF97-F862-4D79-A37B-64427C413109}" srcOrd="1" destOrd="0" presId="urn:microsoft.com/office/officeart/2005/8/layout/orgChart1"/>
    <dgm:cxn modelId="{0DF730E9-F50F-468C-A5AA-6DD3B643F6E1}" type="presParOf" srcId="{9D32BF97-F862-4D79-A37B-64427C413109}" destId="{E37413B6-DD01-4750-9D04-E4A681C75404}" srcOrd="0" destOrd="0" presId="urn:microsoft.com/office/officeart/2005/8/layout/orgChart1"/>
    <dgm:cxn modelId="{42984F49-3B7C-4497-A210-C5DF380A11AA}" type="presParOf" srcId="{E37413B6-DD01-4750-9D04-E4A681C75404}" destId="{0216FA5C-1F7A-413E-AB9B-896E4F28BD16}" srcOrd="0" destOrd="0" presId="urn:microsoft.com/office/officeart/2005/8/layout/orgChart1"/>
    <dgm:cxn modelId="{1D5224D6-C148-4450-B0F2-ACD2BA4C6672}" type="presParOf" srcId="{E37413B6-DD01-4750-9D04-E4A681C75404}" destId="{44D3BB04-4B43-4A9D-96FE-3D29287C3616}" srcOrd="1" destOrd="0" presId="urn:microsoft.com/office/officeart/2005/8/layout/orgChart1"/>
    <dgm:cxn modelId="{4F865B66-6A38-4156-B100-CC6CD1CD9DB2}" type="presParOf" srcId="{9D32BF97-F862-4D79-A37B-64427C413109}" destId="{BFE75DFF-3982-4CE1-BB16-714BD0467D80}" srcOrd="1" destOrd="0" presId="urn:microsoft.com/office/officeart/2005/8/layout/orgChart1"/>
    <dgm:cxn modelId="{36B7BDD1-9B0B-4F50-BC3F-42EB0B675642}" type="presParOf" srcId="{9D32BF97-F862-4D79-A37B-64427C413109}" destId="{22FCCB7F-D118-4DEC-BD09-39B83392DFCF}" srcOrd="2" destOrd="0" presId="urn:microsoft.com/office/officeart/2005/8/layout/orgChart1"/>
    <dgm:cxn modelId="{B2B2B343-1518-4082-AA76-3BC7BD444880}" type="presParOf" srcId="{C9F5C251-0422-4D9D-A3FD-D0FD12962646}" destId="{C5A296CA-E29F-4BCE-B6AB-F3E90AFE3896}" srcOrd="2" destOrd="0" presId="urn:microsoft.com/office/officeart/2005/8/layout/orgChart1"/>
    <dgm:cxn modelId="{37110A39-A517-4097-9746-FCA4C24FFF4C}" type="presParOf" srcId="{C9F5C251-0422-4D9D-A3FD-D0FD12962646}" destId="{D7DA710B-3995-41A6-B2AC-825BCFFB8811}" srcOrd="3" destOrd="0" presId="urn:microsoft.com/office/officeart/2005/8/layout/orgChart1"/>
    <dgm:cxn modelId="{483971D5-35D7-4980-B7A2-EF7D8A492C7E}" type="presParOf" srcId="{D7DA710B-3995-41A6-B2AC-825BCFFB8811}" destId="{5206C92F-F582-40FC-9543-0ACB543CBDE9}" srcOrd="0" destOrd="0" presId="urn:microsoft.com/office/officeart/2005/8/layout/orgChart1"/>
    <dgm:cxn modelId="{40F45026-5F85-4B53-BEF9-092748279105}" type="presParOf" srcId="{5206C92F-F582-40FC-9543-0ACB543CBDE9}" destId="{5C1A7266-5A0F-4124-A9B1-A5A64308305C}" srcOrd="0" destOrd="0" presId="urn:microsoft.com/office/officeart/2005/8/layout/orgChart1"/>
    <dgm:cxn modelId="{72E42687-97CC-4A21-BF36-9F78C8556B7B}" type="presParOf" srcId="{5206C92F-F582-40FC-9543-0ACB543CBDE9}" destId="{C9E8E6BB-83F9-400F-83AE-DF7083594996}" srcOrd="1" destOrd="0" presId="urn:microsoft.com/office/officeart/2005/8/layout/orgChart1"/>
    <dgm:cxn modelId="{DDC362E3-E642-4DEF-A608-633957EDA6DB}" type="presParOf" srcId="{D7DA710B-3995-41A6-B2AC-825BCFFB8811}" destId="{2ACE2479-C124-41B7-9D1B-044F93384CC2}" srcOrd="1" destOrd="0" presId="urn:microsoft.com/office/officeart/2005/8/layout/orgChart1"/>
    <dgm:cxn modelId="{3A94AE76-F707-4DE5-AF76-CB4783898758}" type="presParOf" srcId="{D7DA710B-3995-41A6-B2AC-825BCFFB8811}" destId="{97AE1880-7313-49EC-9578-E897F1A91AF1}" srcOrd="2" destOrd="0" presId="urn:microsoft.com/office/officeart/2005/8/layout/orgChart1"/>
    <dgm:cxn modelId="{0C8D8280-3CD1-4FC6-8C28-DB9C746AE955}" type="presParOf" srcId="{C9F5C251-0422-4D9D-A3FD-D0FD12962646}" destId="{3FB9DF81-37CE-482B-8868-2E731707680F}" srcOrd="4" destOrd="0" presId="urn:microsoft.com/office/officeart/2005/8/layout/orgChart1"/>
    <dgm:cxn modelId="{DAAA201B-9C30-449B-9EFF-99F3458CEA31}" type="presParOf" srcId="{C9F5C251-0422-4D9D-A3FD-D0FD12962646}" destId="{195283CF-128D-4E1B-AA1F-B0AECFE1593E}" srcOrd="5" destOrd="0" presId="urn:microsoft.com/office/officeart/2005/8/layout/orgChart1"/>
    <dgm:cxn modelId="{9BFC1DE3-74D4-44C8-BFDA-373AE17F4A7F}" type="presParOf" srcId="{195283CF-128D-4E1B-AA1F-B0AECFE1593E}" destId="{2B90E4D1-1338-48B6-AE43-441F41B2CCBF}" srcOrd="0" destOrd="0" presId="urn:microsoft.com/office/officeart/2005/8/layout/orgChart1"/>
    <dgm:cxn modelId="{0A430763-CE36-4FE6-A14C-2658D1205F6C}" type="presParOf" srcId="{2B90E4D1-1338-48B6-AE43-441F41B2CCBF}" destId="{FD26CC0B-8B48-4418-8B27-AE3A95EA664E}" srcOrd="0" destOrd="0" presId="urn:microsoft.com/office/officeart/2005/8/layout/orgChart1"/>
    <dgm:cxn modelId="{A7B55432-A4A4-4144-BCEC-68EF735E4536}" type="presParOf" srcId="{2B90E4D1-1338-48B6-AE43-441F41B2CCBF}" destId="{CDC618C2-DACA-4592-BE66-0DBEFF91888E}" srcOrd="1" destOrd="0" presId="urn:microsoft.com/office/officeart/2005/8/layout/orgChart1"/>
    <dgm:cxn modelId="{C99869B8-3A25-4419-AE94-158D7EC6F66F}" type="presParOf" srcId="{195283CF-128D-4E1B-AA1F-B0AECFE1593E}" destId="{115055F7-C373-4CBD-B7FE-52E8A84844D0}" srcOrd="1" destOrd="0" presId="urn:microsoft.com/office/officeart/2005/8/layout/orgChart1"/>
    <dgm:cxn modelId="{89ABA4E2-A8E5-4722-BCA2-5E41CC11E7E0}" type="presParOf" srcId="{195283CF-128D-4E1B-AA1F-B0AECFE1593E}" destId="{FEB87B5F-2942-42B2-AE33-E4177BDB52A7}" srcOrd="2" destOrd="0" presId="urn:microsoft.com/office/officeart/2005/8/layout/orgChart1"/>
    <dgm:cxn modelId="{9CFCC022-6A89-4D07-9022-56380227C10C}" type="presParOf" srcId="{C9F5C251-0422-4D9D-A3FD-D0FD12962646}" destId="{4811FFB4-4018-40FD-BE30-DED19DDCB6DB}" srcOrd="6" destOrd="0" presId="urn:microsoft.com/office/officeart/2005/8/layout/orgChart1"/>
    <dgm:cxn modelId="{8F2B00B5-D1F4-4123-9A5A-495CE28281C1}" type="presParOf" srcId="{C9F5C251-0422-4D9D-A3FD-D0FD12962646}" destId="{A897BE17-3DAE-4AA1-9D9F-8286603471E2}" srcOrd="7" destOrd="0" presId="urn:microsoft.com/office/officeart/2005/8/layout/orgChart1"/>
    <dgm:cxn modelId="{6C1723F0-FD38-461C-A616-6D2833FEC3D0}" type="presParOf" srcId="{A897BE17-3DAE-4AA1-9D9F-8286603471E2}" destId="{41DF0100-4719-4B4F-AF8F-81C8C79E90B6}" srcOrd="0" destOrd="0" presId="urn:microsoft.com/office/officeart/2005/8/layout/orgChart1"/>
    <dgm:cxn modelId="{9971773D-444B-422E-A8FE-EAFE79CFF4A2}" type="presParOf" srcId="{41DF0100-4719-4B4F-AF8F-81C8C79E90B6}" destId="{7DD10900-46AA-4F3B-9086-4FC6BC347A61}" srcOrd="0" destOrd="0" presId="urn:microsoft.com/office/officeart/2005/8/layout/orgChart1"/>
    <dgm:cxn modelId="{D195E45E-8081-49DA-A689-719F3BF4B926}" type="presParOf" srcId="{41DF0100-4719-4B4F-AF8F-81C8C79E90B6}" destId="{CB1A4AA0-7BBD-42D2-9A3C-66C9A901D624}" srcOrd="1" destOrd="0" presId="urn:microsoft.com/office/officeart/2005/8/layout/orgChart1"/>
    <dgm:cxn modelId="{8F5ACD9B-8D42-4BB4-85A9-36C6BD43FD1D}" type="presParOf" srcId="{A897BE17-3DAE-4AA1-9D9F-8286603471E2}" destId="{DBDDF63B-51F6-4584-A509-A6DF158447FE}" srcOrd="1" destOrd="0" presId="urn:microsoft.com/office/officeart/2005/8/layout/orgChart1"/>
    <dgm:cxn modelId="{F6782E46-9AA5-4D4C-915F-C202946F1906}" type="presParOf" srcId="{A897BE17-3DAE-4AA1-9D9F-8286603471E2}" destId="{4F85CFC7-7354-4139-8F59-CD01EC1B4DF1}" srcOrd="2" destOrd="0" presId="urn:microsoft.com/office/officeart/2005/8/layout/orgChart1"/>
    <dgm:cxn modelId="{0E1EF7FB-4215-4EF3-A510-64256B0C0E94}" type="presParOf" srcId="{C9F5C251-0422-4D9D-A3FD-D0FD12962646}" destId="{EC6CCC18-49B2-4B76-8E1E-CAD2787A63BE}" srcOrd="8" destOrd="0" presId="urn:microsoft.com/office/officeart/2005/8/layout/orgChart1"/>
    <dgm:cxn modelId="{1808F8F8-94BB-4ECC-806F-79EB0A07CE7D}" type="presParOf" srcId="{C9F5C251-0422-4D9D-A3FD-D0FD12962646}" destId="{CA3E0B2E-5210-4560-AB71-734271A46FC4}" srcOrd="9" destOrd="0" presId="urn:microsoft.com/office/officeart/2005/8/layout/orgChart1"/>
    <dgm:cxn modelId="{7C1C4C14-0D07-47AA-98F5-D8719A177B1B}" type="presParOf" srcId="{CA3E0B2E-5210-4560-AB71-734271A46FC4}" destId="{75D01298-0889-4B8F-AE58-D1F796B34C0D}" srcOrd="0" destOrd="0" presId="urn:microsoft.com/office/officeart/2005/8/layout/orgChart1"/>
    <dgm:cxn modelId="{646FFB82-092E-4BFE-9A8F-D0C5D81CA056}" type="presParOf" srcId="{75D01298-0889-4B8F-AE58-D1F796B34C0D}" destId="{B07081DE-8340-4972-8D93-46EFF086E62E}" srcOrd="0" destOrd="0" presId="urn:microsoft.com/office/officeart/2005/8/layout/orgChart1"/>
    <dgm:cxn modelId="{1ECD26B0-0AB3-4CBD-9DC9-24FF5780ABF4}" type="presParOf" srcId="{75D01298-0889-4B8F-AE58-D1F796B34C0D}" destId="{8EA92353-04D8-482E-AD6B-DA37AB6174DB}" srcOrd="1" destOrd="0" presId="urn:microsoft.com/office/officeart/2005/8/layout/orgChart1"/>
    <dgm:cxn modelId="{8E595DEA-66F1-4DE8-8E87-0AAFC8BE4978}" type="presParOf" srcId="{CA3E0B2E-5210-4560-AB71-734271A46FC4}" destId="{62CA59CF-73BB-406A-9171-C50EE5822714}" srcOrd="1" destOrd="0" presId="urn:microsoft.com/office/officeart/2005/8/layout/orgChart1"/>
    <dgm:cxn modelId="{7CAFD7A1-B819-4BD7-A91A-56552E66D559}" type="presParOf" srcId="{CA3E0B2E-5210-4560-AB71-734271A46FC4}" destId="{603DBA50-6BA2-4017-B3CD-08C12C379B55}" srcOrd="2" destOrd="0" presId="urn:microsoft.com/office/officeart/2005/8/layout/orgChart1"/>
    <dgm:cxn modelId="{D3F3A638-FE0B-4AE7-8067-40AD0CBECBC7}" type="presParOf" srcId="{C9F5C251-0422-4D9D-A3FD-D0FD12962646}" destId="{FB0581E4-5760-43FF-9E03-E4657CCF2A20}" srcOrd="10" destOrd="0" presId="urn:microsoft.com/office/officeart/2005/8/layout/orgChart1"/>
    <dgm:cxn modelId="{2415E01A-0EB4-497F-AB1C-F59B9DD2C707}" type="presParOf" srcId="{C9F5C251-0422-4D9D-A3FD-D0FD12962646}" destId="{418BDBD0-2690-444F-8652-F297703AE1DF}" srcOrd="11" destOrd="0" presId="urn:microsoft.com/office/officeart/2005/8/layout/orgChart1"/>
    <dgm:cxn modelId="{1BD7F373-529C-4AF2-A6D4-8FBF03D64EA1}" type="presParOf" srcId="{418BDBD0-2690-444F-8652-F297703AE1DF}" destId="{CABE9D37-EA31-447D-8F0C-321F34347028}" srcOrd="0" destOrd="0" presId="urn:microsoft.com/office/officeart/2005/8/layout/orgChart1"/>
    <dgm:cxn modelId="{5B6972E4-40C2-49EF-9A93-40BA5C2B6D42}" type="presParOf" srcId="{CABE9D37-EA31-447D-8F0C-321F34347028}" destId="{10538948-A236-4293-819E-FAD2DA36019B}" srcOrd="0" destOrd="0" presId="urn:microsoft.com/office/officeart/2005/8/layout/orgChart1"/>
    <dgm:cxn modelId="{7BD4FEFA-C4AF-4F0D-A89B-2DD8A8BB80B3}" type="presParOf" srcId="{CABE9D37-EA31-447D-8F0C-321F34347028}" destId="{57345731-3068-490B-AC77-36729E104FA4}" srcOrd="1" destOrd="0" presId="urn:microsoft.com/office/officeart/2005/8/layout/orgChart1"/>
    <dgm:cxn modelId="{01641008-1F2A-4602-9FD5-A04E459332E1}" type="presParOf" srcId="{418BDBD0-2690-444F-8652-F297703AE1DF}" destId="{4A0AC00E-EBBF-4C92-86AB-A907F93BAEF3}" srcOrd="1" destOrd="0" presId="urn:microsoft.com/office/officeart/2005/8/layout/orgChart1"/>
    <dgm:cxn modelId="{902603EA-A1AB-4932-BC4C-73A0D7E5ECF6}" type="presParOf" srcId="{418BDBD0-2690-444F-8652-F297703AE1DF}" destId="{39CA17EE-8DC5-47E3-B19D-4987402604FB}" srcOrd="2" destOrd="0" presId="urn:microsoft.com/office/officeart/2005/8/layout/orgChart1"/>
    <dgm:cxn modelId="{905E394E-05CA-4693-AC0C-0BE3FFAFEDBB}" type="presParOf" srcId="{C9F5C251-0422-4D9D-A3FD-D0FD12962646}" destId="{CC28F491-0AFE-4FB0-9783-F90392081FDE}" srcOrd="12" destOrd="0" presId="urn:microsoft.com/office/officeart/2005/8/layout/orgChart1"/>
    <dgm:cxn modelId="{C7B960A2-9A4F-4969-9494-6CC6AB5BC7F8}" type="presParOf" srcId="{C9F5C251-0422-4D9D-A3FD-D0FD12962646}" destId="{82032525-878A-429C-978D-34E3CBB73B62}" srcOrd="13" destOrd="0" presId="urn:microsoft.com/office/officeart/2005/8/layout/orgChart1"/>
    <dgm:cxn modelId="{BA701CE1-D236-4966-978C-F55748D5FD6B}" type="presParOf" srcId="{82032525-878A-429C-978D-34E3CBB73B62}" destId="{568C04B9-456C-4283-BD77-3C5A224C843F}" srcOrd="0" destOrd="0" presId="urn:microsoft.com/office/officeart/2005/8/layout/orgChart1"/>
    <dgm:cxn modelId="{30D152B1-E46D-4D8E-913A-13221E4E3D49}" type="presParOf" srcId="{568C04B9-456C-4283-BD77-3C5A224C843F}" destId="{0CA0E228-7899-4A10-98A3-CF2031A7B420}" srcOrd="0" destOrd="0" presId="urn:microsoft.com/office/officeart/2005/8/layout/orgChart1"/>
    <dgm:cxn modelId="{6CEBF574-0663-452F-8184-58C43A52EBF5}" type="presParOf" srcId="{568C04B9-456C-4283-BD77-3C5A224C843F}" destId="{71614195-3ACA-41EE-B527-DCF25B3B5AB2}" srcOrd="1" destOrd="0" presId="urn:microsoft.com/office/officeart/2005/8/layout/orgChart1"/>
    <dgm:cxn modelId="{F75C879D-14BC-49AC-B032-2392046DD91F}" type="presParOf" srcId="{82032525-878A-429C-978D-34E3CBB73B62}" destId="{8FB033A0-5296-481B-BFFD-85F1A5BE8F05}" srcOrd="1" destOrd="0" presId="urn:microsoft.com/office/officeart/2005/8/layout/orgChart1"/>
    <dgm:cxn modelId="{FF983198-793E-421A-9E59-27DF90349ABF}" type="presParOf" srcId="{82032525-878A-429C-978D-34E3CBB73B62}" destId="{EE24AAA7-C124-494F-B357-7C975C36732D}" srcOrd="2" destOrd="0" presId="urn:microsoft.com/office/officeart/2005/8/layout/orgChart1"/>
    <dgm:cxn modelId="{A5951924-9932-4181-9759-1F3F6116ECD7}" type="presParOf" srcId="{C9F5C251-0422-4D9D-A3FD-D0FD12962646}" destId="{B9DD6CE9-B902-4CAC-8293-B09E31DAFC44}" srcOrd="14" destOrd="0" presId="urn:microsoft.com/office/officeart/2005/8/layout/orgChart1"/>
    <dgm:cxn modelId="{E6564800-6299-479E-B4A8-D7D6ADD94D61}" type="presParOf" srcId="{C9F5C251-0422-4D9D-A3FD-D0FD12962646}" destId="{AFDA0DF9-B30A-4171-A7BF-F85F1F398BEF}" srcOrd="15" destOrd="0" presId="urn:microsoft.com/office/officeart/2005/8/layout/orgChart1"/>
    <dgm:cxn modelId="{497FB85A-40E8-471F-9D15-A5736DF08ECE}" type="presParOf" srcId="{AFDA0DF9-B30A-4171-A7BF-F85F1F398BEF}" destId="{B6384D34-ACB4-4141-AB62-6565A4036625}" srcOrd="0" destOrd="0" presId="urn:microsoft.com/office/officeart/2005/8/layout/orgChart1"/>
    <dgm:cxn modelId="{924F5589-731C-477D-B30F-6E06A3C3D7B0}" type="presParOf" srcId="{B6384D34-ACB4-4141-AB62-6565A4036625}" destId="{536B3D73-A6B8-49FC-9DB7-77099E540AC1}" srcOrd="0" destOrd="0" presId="urn:microsoft.com/office/officeart/2005/8/layout/orgChart1"/>
    <dgm:cxn modelId="{6E05C041-9725-4140-B32D-4F166EDB1817}" type="presParOf" srcId="{B6384D34-ACB4-4141-AB62-6565A4036625}" destId="{CD7E0C97-E839-444F-8580-F450A3B9B805}" srcOrd="1" destOrd="0" presId="urn:microsoft.com/office/officeart/2005/8/layout/orgChart1"/>
    <dgm:cxn modelId="{F5018CBC-BE8F-4D82-9ED9-131D064B24CA}" type="presParOf" srcId="{AFDA0DF9-B30A-4171-A7BF-F85F1F398BEF}" destId="{95454E55-3D06-4EA6-A81F-E56E041F3DCD}" srcOrd="1" destOrd="0" presId="urn:microsoft.com/office/officeart/2005/8/layout/orgChart1"/>
    <dgm:cxn modelId="{7097EA67-1B68-4787-8288-07178D5ADB88}" type="presParOf" srcId="{AFDA0DF9-B30A-4171-A7BF-F85F1F398BEF}" destId="{2F615004-D800-4A51-AB81-87D28D06376A}" srcOrd="2" destOrd="0" presId="urn:microsoft.com/office/officeart/2005/8/layout/orgChart1"/>
    <dgm:cxn modelId="{D5203877-82CB-4DC7-91A6-BDC7EDC356E4}" type="presParOf" srcId="{0C24FFCE-962B-4727-B68C-B002CB165450}" destId="{4CE218E2-6E38-46F4-86A1-9F64631C79C2}" srcOrd="2" destOrd="0" presId="urn:microsoft.com/office/officeart/2005/8/layout/orgChart1"/>
    <dgm:cxn modelId="{439464EE-7E22-4F2B-83F2-0BDB041BA07C}" type="presParOf" srcId="{4CE218E2-6E38-46F4-86A1-9F64631C79C2}" destId="{4ED4349B-26D7-449D-90FF-A0131D4BC031}" srcOrd="0" destOrd="0" presId="urn:microsoft.com/office/officeart/2005/8/layout/orgChart1"/>
    <dgm:cxn modelId="{6F5D8FD6-E5EB-4DD1-AE6E-C4CB2D7AD77D}" type="presParOf" srcId="{4CE218E2-6E38-46F4-86A1-9F64631C79C2}" destId="{FA153CD7-A6CE-415A-9484-D4888A955131}" srcOrd="1" destOrd="0" presId="urn:microsoft.com/office/officeart/2005/8/layout/orgChart1"/>
    <dgm:cxn modelId="{D2BFD4D2-9AA5-4087-BC0A-72CEDD0A7579}" type="presParOf" srcId="{FA153CD7-A6CE-415A-9484-D4888A955131}" destId="{9204AB07-F697-47C6-9B7F-9C286D451096}" srcOrd="0" destOrd="0" presId="urn:microsoft.com/office/officeart/2005/8/layout/orgChart1"/>
    <dgm:cxn modelId="{0AF1F653-4731-47DE-ABD8-71EACE910645}" type="presParOf" srcId="{9204AB07-F697-47C6-9B7F-9C286D451096}" destId="{AF0F368A-CD02-4319-BC57-BAF3FA2A9183}" srcOrd="0" destOrd="0" presId="urn:microsoft.com/office/officeart/2005/8/layout/orgChart1"/>
    <dgm:cxn modelId="{C445BF95-3D51-422D-842A-C9880E5AFCFE}" type="presParOf" srcId="{9204AB07-F697-47C6-9B7F-9C286D451096}" destId="{A74BC4F4-A7B4-48B3-976D-AAF3FCABC178}" srcOrd="1" destOrd="0" presId="urn:microsoft.com/office/officeart/2005/8/layout/orgChart1"/>
    <dgm:cxn modelId="{21881E6B-C733-4DFE-9478-9154BF429A9F}" type="presParOf" srcId="{FA153CD7-A6CE-415A-9484-D4888A955131}" destId="{C673BD7A-C6BE-41E5-AD9B-11A6FDB4F2A5}" srcOrd="1" destOrd="0" presId="urn:microsoft.com/office/officeart/2005/8/layout/orgChart1"/>
    <dgm:cxn modelId="{DAB5E05D-2AB3-4297-8D73-229F358892B6}" type="presParOf" srcId="{FA153CD7-A6CE-415A-9484-D4888A955131}" destId="{27DD05C5-0DB4-4C7E-8C31-EA762B527DE1}" srcOrd="2" destOrd="0" presId="urn:microsoft.com/office/officeart/2005/8/layout/orgChart1"/>
    <dgm:cxn modelId="{B3B00572-D991-4BC4-8E20-16A264213CA0}" type="presParOf" srcId="{4CE218E2-6E38-46F4-86A1-9F64631C79C2}" destId="{706ED2D6-BD43-49BD-B5AB-260C535431D5}" srcOrd="2" destOrd="0" presId="urn:microsoft.com/office/officeart/2005/8/layout/orgChart1"/>
    <dgm:cxn modelId="{79B282FE-5BC9-4428-AC01-E1F36F00BE85}" type="presParOf" srcId="{4CE218E2-6E38-46F4-86A1-9F64631C79C2}" destId="{67D4430B-62A5-4D3B-BAE6-0EC6C2C900A6}" srcOrd="3" destOrd="0" presId="urn:microsoft.com/office/officeart/2005/8/layout/orgChart1"/>
    <dgm:cxn modelId="{90A4F63F-88CE-4371-8863-4BA4722AECF8}" type="presParOf" srcId="{67D4430B-62A5-4D3B-BAE6-0EC6C2C900A6}" destId="{1D073905-767D-4C89-88FD-9051E59D0BF5}" srcOrd="0" destOrd="0" presId="urn:microsoft.com/office/officeart/2005/8/layout/orgChart1"/>
    <dgm:cxn modelId="{21F638E3-02E3-4C22-8613-350468C3B29B}" type="presParOf" srcId="{1D073905-767D-4C89-88FD-9051E59D0BF5}" destId="{0B6300B3-CE47-4D38-9306-86CFDBDC0EC3}" srcOrd="0" destOrd="0" presId="urn:microsoft.com/office/officeart/2005/8/layout/orgChart1"/>
    <dgm:cxn modelId="{70D6D949-DC8A-43F9-A629-60CB07FD4450}" type="presParOf" srcId="{1D073905-767D-4C89-88FD-9051E59D0BF5}" destId="{919CE265-657F-4D0A-BD6C-E86E82DE0590}" srcOrd="1" destOrd="0" presId="urn:microsoft.com/office/officeart/2005/8/layout/orgChart1"/>
    <dgm:cxn modelId="{EF201618-0D61-407A-8343-FB8FC7EE0F9E}" type="presParOf" srcId="{67D4430B-62A5-4D3B-BAE6-0EC6C2C900A6}" destId="{168E7AE2-2676-458F-865D-AA9F7E1E914E}" srcOrd="1" destOrd="0" presId="urn:microsoft.com/office/officeart/2005/8/layout/orgChart1"/>
    <dgm:cxn modelId="{D3B8CC92-EDB8-4083-A3DA-FDFBE20B3823}" type="presParOf" srcId="{67D4430B-62A5-4D3B-BAE6-0EC6C2C900A6}" destId="{1F36E4C1-E848-4918-BB77-631F99EAF2DE}" srcOrd="2" destOrd="0" presId="urn:microsoft.com/office/officeart/2005/8/layout/orgChart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6ED2D6-BD43-49BD-B5AB-260C535431D5}">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D4349B-26D7-449D-90FF-A0131D4BC03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DD6CE9-B902-4CAC-8293-B09E31DAFC44}">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28F491-0AFE-4FB0-9783-F90392081FDE}">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0581E4-5760-43FF-9E03-E4657CCF2A20}">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C6CCC18-49B2-4B76-8E1E-CAD2787A63BE}">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811FFB4-4018-40FD-BE30-DED19DDCB6DB}">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FB9DF81-37CE-482B-8868-2E731707680F}">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A296CA-E29F-4BCE-B6AB-F3E90AFE3896}">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D4EEED-5C80-440C-837E-5594B66C213F}">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0624BE-EB40-49AE-B035-E3C9D6CADA49}">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en-GB"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Komitet Sterujący</a:t>
          </a:r>
        </a:p>
      </dsp:txBody>
      <dsp:txXfrm>
        <a:off x="1715492" y="676999"/>
        <a:ext cx="405050" cy="202525"/>
      </dsp:txXfrm>
    </dsp:sp>
    <dsp:sp modelId="{0216FA5C-1F7A-413E-AB9B-896E4F28BD16}">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A7266-5A0F-4124-A9B1-A5A64308305C}">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Logistyka</a:t>
          </a:r>
          <a:endParaRPr lang="en-GB" sz="500" kern="1200"/>
        </a:p>
      </dsp:txBody>
      <dsp:txXfrm>
        <a:off x="490215" y="1252170"/>
        <a:ext cx="405050" cy="202525"/>
      </dsp:txXfrm>
    </dsp:sp>
    <dsp:sp modelId="{FD26CC0B-8B48-4418-8B27-AE3A95EA664E}">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7DD10900-46AA-4F3B-9086-4FC6BC347A61}">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B07081DE-8340-4972-8D93-46EFF086E62E}">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10538948-A236-4293-819E-FAD2DA36019B}">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0CA0E228-7899-4A10-98A3-CF2031A7B420}">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536B3D73-A6B8-49FC-9DB7-77099E540AC1}">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AF0F368A-CD02-4319-BC57-BAF3FA2A9183}">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Kierownik projektu</a:t>
          </a:r>
          <a:endParaRPr lang="en-GB" sz="500" kern="1200"/>
        </a:p>
      </dsp:txBody>
      <dsp:txXfrm>
        <a:off x="1470437" y="964584"/>
        <a:ext cx="405050" cy="202525"/>
      </dsp:txXfrm>
    </dsp:sp>
    <dsp:sp modelId="{0B6300B3-CE47-4D38-9306-86CFDBDC0EC3}">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Międzynarodowy dział IT</a:t>
          </a:r>
          <a:endParaRPr lang="en-GB"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479</TotalTime>
  <Pages>42</Pages>
  <Words>9421</Words>
  <Characters>53701</Characters>
  <Application>Microsoft Office Word</Application>
  <DocSecurity>0</DocSecurity>
  <Lines>447</Lines>
  <Paragraphs>12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2997</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112</cp:revision>
  <cp:lastPrinted>2013-02-07T12:59:00Z</cp:lastPrinted>
  <dcterms:created xsi:type="dcterms:W3CDTF">2023-03-18T19:59:00Z</dcterms:created>
  <dcterms:modified xsi:type="dcterms:W3CDTF">2023-03-28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ABEk7e9"/&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